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0B5CE4F7" w14:textId="4D24BB50" w:rsidR="00C71399" w:rsidRPr="00576BF4" w:rsidRDefault="00505A46" w:rsidP="00A01888">
      <w:pPr>
        <w:spacing w:line="276" w:lineRule="auto"/>
        <w:jc w:val="center"/>
        <w:rPr>
          <w:rFonts w:ascii="Arial" w:hAnsi="Arial" w:cs="Arial"/>
          <w:b/>
          <w:bCs/>
        </w:rPr>
      </w:pPr>
      <w:r>
        <w:rPr>
          <w:rFonts w:ascii="Arial" w:hAnsi="Arial" w:cs="Arial"/>
          <w:b/>
          <w:bCs/>
        </w:rPr>
        <w:t>Weidong</w:t>
      </w:r>
      <w:r w:rsidR="003F5A7F" w:rsidRPr="00576BF4">
        <w:rPr>
          <w:rFonts w:ascii="Arial" w:hAnsi="Arial" w:cs="Arial"/>
          <w:b/>
          <w:bCs/>
        </w:rPr>
        <w:t xml:space="preserve"> W</w:t>
      </w:r>
      <w:r>
        <w:rPr>
          <w:rFonts w:ascii="Arial" w:hAnsi="Arial" w:cs="Arial"/>
          <w:b/>
          <w:bCs/>
        </w:rPr>
        <w:t>u</w:t>
      </w:r>
    </w:p>
    <w:p w14:paraId="2C6EAD61" w14:textId="179E5AAA" w:rsidR="00C2638C" w:rsidRDefault="00505A46" w:rsidP="00C2638C">
      <w:pPr>
        <w:spacing w:line="276" w:lineRule="auto"/>
        <w:jc w:val="center"/>
        <w:rPr>
          <w:rFonts w:ascii="Arial" w:hAnsi="Arial" w:cs="Arial"/>
          <w:bCs/>
        </w:rPr>
      </w:pPr>
      <w:r w:rsidRPr="00505A46">
        <w:rPr>
          <w:rFonts w:ascii="Arial" w:hAnsi="Arial" w:cs="Arial"/>
          <w:bCs/>
        </w:rPr>
        <w:t>Department of Biomedical Informatics</w:t>
      </w:r>
    </w:p>
    <w:p w14:paraId="2440EBFF" w14:textId="3108F6FD" w:rsidR="00AB33F4" w:rsidRPr="00576BF4" w:rsidRDefault="00141FF2" w:rsidP="00C2638C">
      <w:pPr>
        <w:spacing w:line="276" w:lineRule="auto"/>
        <w:jc w:val="center"/>
        <w:rPr>
          <w:rFonts w:ascii="Arial" w:hAnsi="Arial" w:cs="Arial"/>
          <w:bCs/>
        </w:rPr>
      </w:pPr>
      <w:r w:rsidRPr="00576BF4">
        <w:rPr>
          <w:rFonts w:ascii="Arial" w:hAnsi="Arial" w:cs="Arial"/>
          <w:bCs/>
        </w:rPr>
        <w:t>The Ohio State University</w:t>
      </w:r>
      <w:r>
        <w:rPr>
          <w:rFonts w:ascii="Arial" w:hAnsi="Arial" w:cs="Arial"/>
          <w:bCs/>
        </w:rPr>
        <w:t xml:space="preserve"> </w:t>
      </w:r>
    </w:p>
    <w:p w14:paraId="7F48A327" w14:textId="77777777" w:rsidR="00AB33F4" w:rsidRPr="00576BF4" w:rsidRDefault="00AB33F4" w:rsidP="00A271EB">
      <w:pPr>
        <w:spacing w:line="276" w:lineRule="auto"/>
        <w:jc w:val="both"/>
        <w:rPr>
          <w:rFonts w:ascii="Arial" w:hAnsi="Arial" w:cs="Arial"/>
          <w:b/>
          <w:bCs/>
        </w:rPr>
      </w:pPr>
    </w:p>
    <w:p w14:paraId="3BB3F2EA" w14:textId="0A67F2D1" w:rsidR="00AB33F4" w:rsidRPr="00576BF4" w:rsidRDefault="00AB33F4" w:rsidP="00407834">
      <w:pPr>
        <w:spacing w:line="276" w:lineRule="auto"/>
        <w:rPr>
          <w:rFonts w:ascii="Arial" w:hAnsi="Arial" w:cs="Arial"/>
          <w:b/>
          <w:bCs/>
        </w:rPr>
      </w:pPr>
      <w:r w:rsidRPr="00576BF4">
        <w:rPr>
          <w:rFonts w:ascii="Arial" w:hAnsi="Arial" w:cs="Arial"/>
          <w:b/>
          <w:bCs/>
        </w:rPr>
        <w:t>CONTACT</w:t>
      </w:r>
    </w:p>
    <w:p w14:paraId="017AD214" w14:textId="77777777" w:rsidR="00AB33F4" w:rsidRPr="00576BF4" w:rsidRDefault="00AB33F4" w:rsidP="00407834">
      <w:pPr>
        <w:spacing w:line="276" w:lineRule="auto"/>
        <w:rPr>
          <w:rFonts w:ascii="Arial" w:hAnsi="Arial" w:cs="Arial"/>
        </w:rPr>
      </w:pPr>
    </w:p>
    <w:p w14:paraId="4923924D" w14:textId="4A6C99E9" w:rsidR="00AB33F4" w:rsidRPr="00576BF4" w:rsidRDefault="00AB33F4" w:rsidP="00407834">
      <w:pPr>
        <w:spacing w:line="276" w:lineRule="auto"/>
        <w:rPr>
          <w:rFonts w:ascii="Arial" w:hAnsi="Arial" w:cs="Arial"/>
        </w:rPr>
      </w:pPr>
      <w:r w:rsidRPr="00576BF4">
        <w:rPr>
          <w:rFonts w:ascii="Arial" w:hAnsi="Arial" w:cs="Arial"/>
        </w:rPr>
        <w:t>Phone:</w:t>
      </w:r>
      <w:r w:rsidRPr="00576BF4">
        <w:rPr>
          <w:rFonts w:ascii="Arial" w:hAnsi="Arial" w:cs="Arial"/>
        </w:rPr>
        <w:tab/>
      </w:r>
      <w:r w:rsidRPr="00576BF4">
        <w:rPr>
          <w:rFonts w:ascii="Arial" w:hAnsi="Arial" w:cs="Arial"/>
        </w:rPr>
        <w:tab/>
      </w:r>
      <w:r w:rsidR="00BC1594">
        <w:rPr>
          <w:rFonts w:ascii="Arial" w:hAnsi="Arial" w:cs="Arial"/>
        </w:rPr>
        <w:t xml:space="preserve">+1 </w:t>
      </w:r>
      <w:r w:rsidRPr="00576BF4">
        <w:rPr>
          <w:rFonts w:ascii="Arial" w:hAnsi="Arial" w:cs="Arial"/>
        </w:rPr>
        <w:t>614-</w:t>
      </w:r>
      <w:r w:rsidR="008C3EA8">
        <w:rPr>
          <w:rFonts w:ascii="Arial" w:hAnsi="Arial" w:cs="Arial"/>
        </w:rPr>
        <w:t>446</w:t>
      </w:r>
      <w:r w:rsidR="00F66F2F" w:rsidRPr="00576BF4">
        <w:rPr>
          <w:rFonts w:ascii="Arial" w:hAnsi="Arial" w:cs="Arial"/>
        </w:rPr>
        <w:t>-</w:t>
      </w:r>
      <w:r w:rsidR="008C3EA8">
        <w:rPr>
          <w:rFonts w:ascii="Arial" w:hAnsi="Arial" w:cs="Arial"/>
        </w:rPr>
        <w:t>6696</w:t>
      </w:r>
    </w:p>
    <w:p w14:paraId="74B05FCC" w14:textId="17C1BFE9" w:rsidR="00AB33F4" w:rsidRPr="00576BF4" w:rsidRDefault="00AB33F4" w:rsidP="00407834">
      <w:pPr>
        <w:spacing w:line="276" w:lineRule="auto"/>
        <w:rPr>
          <w:rFonts w:ascii="Arial" w:hAnsi="Arial" w:cs="Arial"/>
        </w:rPr>
      </w:pPr>
      <w:r w:rsidRPr="00576BF4">
        <w:rPr>
          <w:rFonts w:ascii="Arial" w:hAnsi="Arial" w:cs="Arial"/>
        </w:rPr>
        <w:t>Email:</w:t>
      </w:r>
      <w:r w:rsidRPr="00576BF4">
        <w:rPr>
          <w:rFonts w:ascii="Arial" w:hAnsi="Arial" w:cs="Arial"/>
        </w:rPr>
        <w:tab/>
      </w:r>
      <w:r w:rsidRPr="00576BF4">
        <w:rPr>
          <w:rFonts w:ascii="Arial" w:hAnsi="Arial" w:cs="Arial"/>
        </w:rPr>
        <w:tab/>
      </w:r>
      <w:hyperlink r:id="rId7" w:history="1">
        <w:r w:rsidR="00BC1594" w:rsidRPr="00606F8F">
          <w:rPr>
            <w:rStyle w:val="Hyperlink"/>
            <w:rFonts w:ascii="Arial" w:hAnsi="Arial" w:cs="Arial"/>
          </w:rPr>
          <w:t>Weidong.Wu@osumc.edu</w:t>
        </w:r>
      </w:hyperlink>
      <w:r w:rsidR="00BC1594">
        <w:rPr>
          <w:rFonts w:ascii="Arial" w:hAnsi="Arial" w:cs="Arial"/>
        </w:rPr>
        <w:t xml:space="preserve">, </w:t>
      </w:r>
      <w:hyperlink r:id="rId8" w:history="1">
        <w:r w:rsidR="00BC1594" w:rsidRPr="00606F8F">
          <w:rPr>
            <w:rStyle w:val="Hyperlink"/>
            <w:rFonts w:ascii="Arial" w:hAnsi="Arial" w:cs="Arial"/>
          </w:rPr>
          <w:t>wu.6655@osu.edu</w:t>
        </w:r>
      </w:hyperlink>
      <w:r w:rsidR="00BC1594">
        <w:rPr>
          <w:rFonts w:ascii="Arial" w:hAnsi="Arial" w:cs="Arial"/>
        </w:rPr>
        <w:t xml:space="preserve"> </w:t>
      </w:r>
    </w:p>
    <w:p w14:paraId="026DC1E0" w14:textId="429688A1" w:rsidR="00D036FF" w:rsidRPr="00576BF4" w:rsidRDefault="00A40994" w:rsidP="00407834">
      <w:pPr>
        <w:spacing w:line="276" w:lineRule="auto"/>
        <w:rPr>
          <w:rFonts w:ascii="Arial" w:hAnsi="Arial" w:cs="Arial"/>
        </w:rPr>
      </w:pPr>
      <w:r w:rsidRPr="00576BF4">
        <w:rPr>
          <w:rFonts w:ascii="Arial" w:hAnsi="Arial" w:cs="Arial"/>
        </w:rPr>
        <w:t>GitHub</w:t>
      </w:r>
      <w:r w:rsidR="00EC7D53" w:rsidRPr="00576BF4">
        <w:rPr>
          <w:rFonts w:ascii="Arial" w:hAnsi="Arial" w:cs="Arial"/>
        </w:rPr>
        <w:t>:</w:t>
      </w:r>
      <w:r w:rsidR="005E5F36" w:rsidRPr="00576BF4">
        <w:rPr>
          <w:rFonts w:ascii="Arial" w:hAnsi="Arial" w:cs="Arial"/>
        </w:rPr>
        <w:t xml:space="preserve"> </w:t>
      </w:r>
      <w:r w:rsidR="008D30AB" w:rsidRPr="00576BF4">
        <w:rPr>
          <w:rFonts w:ascii="Arial" w:hAnsi="Arial" w:cs="Arial"/>
        </w:rPr>
        <w:t xml:space="preserve"> </w:t>
      </w:r>
      <w:r w:rsidR="005E5F36" w:rsidRPr="00576BF4">
        <w:rPr>
          <w:rFonts w:ascii="Arial" w:hAnsi="Arial" w:cs="Arial"/>
        </w:rPr>
        <w:t xml:space="preserve"> </w:t>
      </w:r>
      <w:r w:rsidR="00AB696A" w:rsidRPr="00576BF4">
        <w:rPr>
          <w:rFonts w:ascii="Arial" w:hAnsi="Arial" w:cs="Arial"/>
        </w:rPr>
        <w:t xml:space="preserve"> </w:t>
      </w:r>
      <w:hyperlink r:id="rId9" w:history="1">
        <w:r w:rsidR="00EC7D53" w:rsidRPr="00576BF4">
          <w:rPr>
            <w:rStyle w:val="Hyperlink"/>
            <w:rFonts w:ascii="Arial" w:hAnsi="Arial" w:cs="Arial"/>
            <w:color w:val="auto"/>
            <w:u w:val="none"/>
          </w:rPr>
          <w:t>Github.com/</w:t>
        </w:r>
        <w:proofErr w:type="spellStart"/>
        <w:r w:rsidR="008C3EA8">
          <w:rPr>
            <w:rStyle w:val="Hyperlink"/>
            <w:rFonts w:ascii="Arial" w:hAnsi="Arial" w:cs="Arial"/>
            <w:color w:val="auto"/>
            <w:u w:val="none"/>
          </w:rPr>
          <w:t>wvdon</w:t>
        </w:r>
        <w:proofErr w:type="spellEnd"/>
      </w:hyperlink>
    </w:p>
    <w:p w14:paraId="2D580E6B" w14:textId="77777777" w:rsidR="00AB33F4" w:rsidRPr="00576BF4" w:rsidRDefault="00AB33F4" w:rsidP="00407834">
      <w:pPr>
        <w:spacing w:line="276" w:lineRule="auto"/>
        <w:rPr>
          <w:rFonts w:ascii="Arial" w:hAnsi="Arial" w:cs="Arial"/>
        </w:rPr>
      </w:pPr>
    </w:p>
    <w:p w14:paraId="262DFBB6" w14:textId="77777777" w:rsidR="00AB33F4" w:rsidRPr="00576BF4" w:rsidRDefault="00AB33F4" w:rsidP="00407834">
      <w:pPr>
        <w:spacing w:line="276" w:lineRule="auto"/>
        <w:rPr>
          <w:rFonts w:ascii="Arial" w:hAnsi="Arial" w:cs="Arial"/>
          <w:b/>
          <w:bCs/>
        </w:rPr>
      </w:pPr>
      <w:r w:rsidRPr="00576BF4">
        <w:rPr>
          <w:rFonts w:ascii="Arial" w:hAnsi="Arial" w:cs="Arial"/>
          <w:b/>
          <w:bCs/>
        </w:rPr>
        <w:t xml:space="preserve">EDUCATION                                                  </w:t>
      </w:r>
    </w:p>
    <w:p w14:paraId="4D1E2A9E" w14:textId="77777777" w:rsidR="00AB33F4" w:rsidRPr="00576BF4" w:rsidRDefault="00AB33F4" w:rsidP="00407834">
      <w:pPr>
        <w:spacing w:line="276" w:lineRule="auto"/>
        <w:rPr>
          <w:rFonts w:ascii="Arial" w:hAnsi="Arial" w:cs="Arial"/>
          <w:b/>
        </w:rPr>
      </w:pPr>
    </w:p>
    <w:p w14:paraId="652E3952" w14:textId="58913D4E" w:rsidR="00D03FDD" w:rsidRPr="00576BF4" w:rsidRDefault="00D03FDD" w:rsidP="00D03FDD">
      <w:pPr>
        <w:spacing w:line="276" w:lineRule="auto"/>
        <w:ind w:left="1680" w:hanging="1680"/>
        <w:rPr>
          <w:rFonts w:ascii="Arial" w:hAnsi="Arial" w:cs="Arial"/>
        </w:rPr>
      </w:pPr>
      <w:r>
        <w:rPr>
          <w:rFonts w:ascii="Arial" w:hAnsi="Arial" w:cs="Arial"/>
        </w:rPr>
        <w:t>PhD.</w:t>
      </w:r>
      <w:r w:rsidRPr="00576BF4">
        <w:rPr>
          <w:rFonts w:ascii="Arial" w:hAnsi="Arial" w:cs="Arial"/>
        </w:rPr>
        <w:t>,</w:t>
      </w:r>
      <w:r w:rsidRPr="00576BF4">
        <w:rPr>
          <w:rFonts w:ascii="Arial" w:hAnsi="Arial" w:cs="Arial"/>
        </w:rPr>
        <w:tab/>
      </w:r>
      <w:r w:rsidRPr="008C3EA8">
        <w:rPr>
          <w:rFonts w:ascii="Arial" w:hAnsi="Arial" w:cs="Arial"/>
        </w:rPr>
        <w:t>Biomedical</w:t>
      </w:r>
      <w:r>
        <w:rPr>
          <w:rFonts w:ascii="Arial" w:hAnsi="Arial" w:cs="Arial"/>
        </w:rPr>
        <w:t xml:space="preserve"> Informatics</w:t>
      </w:r>
      <w:r w:rsidRPr="00576BF4">
        <w:rPr>
          <w:rFonts w:ascii="Arial" w:hAnsi="Arial" w:cs="Arial"/>
        </w:rPr>
        <w:t xml:space="preserve">, </w:t>
      </w:r>
      <w:r>
        <w:rPr>
          <w:rFonts w:ascii="Arial" w:hAnsi="Arial" w:cs="Arial"/>
        </w:rPr>
        <w:t xml:space="preserve">2024 - </w:t>
      </w:r>
      <w:r w:rsidR="00D059CF">
        <w:rPr>
          <w:rFonts w:ascii="Arial" w:hAnsi="Arial" w:cs="Arial"/>
        </w:rPr>
        <w:t>Present</w:t>
      </w:r>
    </w:p>
    <w:p w14:paraId="1B4C9CF6" w14:textId="0290CF3B" w:rsidR="00D03FDD" w:rsidRDefault="00D03FDD" w:rsidP="00D03FDD">
      <w:pPr>
        <w:spacing w:line="276" w:lineRule="auto"/>
        <w:ind w:left="1680"/>
        <w:rPr>
          <w:rFonts w:ascii="Arial" w:hAnsi="Arial" w:cs="Arial"/>
        </w:rPr>
      </w:pPr>
      <w:r w:rsidRPr="00D03FDD">
        <w:rPr>
          <w:rFonts w:ascii="Arial" w:hAnsi="Arial" w:cs="Arial"/>
        </w:rPr>
        <w:t>The Ohio State University, Columbus, OH, USA</w:t>
      </w:r>
      <w:r w:rsidR="00DD0B61">
        <w:rPr>
          <w:rFonts w:ascii="Arial" w:hAnsi="Arial" w:cs="Arial"/>
        </w:rPr>
        <w:t>. (Qin Ma and Anjun Ma)</w:t>
      </w:r>
    </w:p>
    <w:p w14:paraId="66E8C342" w14:textId="03FCFB98" w:rsidR="00AB33F4" w:rsidRPr="00576BF4" w:rsidRDefault="00AB33F4" w:rsidP="00407834">
      <w:pPr>
        <w:spacing w:line="276" w:lineRule="auto"/>
        <w:ind w:left="1680" w:hanging="1680"/>
        <w:rPr>
          <w:rFonts w:ascii="Arial" w:hAnsi="Arial" w:cs="Arial"/>
        </w:rPr>
      </w:pPr>
      <w:r w:rsidRPr="00576BF4">
        <w:rPr>
          <w:rFonts w:ascii="Arial" w:hAnsi="Arial" w:cs="Arial"/>
        </w:rPr>
        <w:t>M.S.,</w:t>
      </w:r>
      <w:r w:rsidRPr="00576BF4">
        <w:rPr>
          <w:rFonts w:ascii="Arial" w:hAnsi="Arial" w:cs="Arial"/>
        </w:rPr>
        <w:tab/>
      </w:r>
      <w:r w:rsidR="008C3EA8" w:rsidRPr="008C3EA8">
        <w:rPr>
          <w:rFonts w:ascii="Arial" w:hAnsi="Arial" w:cs="Arial"/>
        </w:rPr>
        <w:t>Biomedical</w:t>
      </w:r>
      <w:r w:rsidRPr="00576BF4">
        <w:rPr>
          <w:rFonts w:ascii="Arial" w:hAnsi="Arial" w:cs="Arial"/>
        </w:rPr>
        <w:t>, 20</w:t>
      </w:r>
      <w:r w:rsidR="00BF632D">
        <w:rPr>
          <w:rFonts w:ascii="Arial" w:hAnsi="Arial" w:cs="Arial"/>
        </w:rPr>
        <w:t>24</w:t>
      </w:r>
    </w:p>
    <w:p w14:paraId="5DD3C986" w14:textId="59450A90" w:rsidR="007214C6" w:rsidRDefault="007214C6" w:rsidP="007214C6">
      <w:pPr>
        <w:spacing w:line="276" w:lineRule="auto"/>
        <w:ind w:left="1680"/>
        <w:rPr>
          <w:rFonts w:ascii="Arial" w:hAnsi="Arial" w:cs="Arial"/>
        </w:rPr>
      </w:pPr>
      <w:r w:rsidRPr="007214C6">
        <w:rPr>
          <w:rFonts w:ascii="Arial" w:hAnsi="Arial" w:cs="Arial"/>
        </w:rPr>
        <w:t>Zhengzhou University, Henan, Zhengzhou, China</w:t>
      </w:r>
      <w:r w:rsidR="00DD0B61">
        <w:rPr>
          <w:rFonts w:ascii="Arial" w:hAnsi="Arial" w:cs="Arial"/>
        </w:rPr>
        <w:t xml:space="preserve">. (Ying Peng and Xia </w:t>
      </w:r>
      <w:proofErr w:type="spellStart"/>
      <w:r w:rsidR="00DD0B61">
        <w:rPr>
          <w:rFonts w:ascii="Arial" w:hAnsi="Arial" w:cs="Arial"/>
        </w:rPr>
        <w:t>xue</w:t>
      </w:r>
      <w:proofErr w:type="spellEnd"/>
      <w:r w:rsidR="00DD0B61">
        <w:rPr>
          <w:rFonts w:ascii="Arial" w:hAnsi="Arial" w:cs="Arial"/>
        </w:rPr>
        <w:t>)</w:t>
      </w:r>
    </w:p>
    <w:p w14:paraId="76E6C88E" w14:textId="650A54FC" w:rsidR="00AB33F4" w:rsidRPr="00576BF4" w:rsidRDefault="00AB33F4" w:rsidP="00407834">
      <w:pPr>
        <w:spacing w:line="276" w:lineRule="auto"/>
        <w:ind w:left="1680" w:hanging="1680"/>
        <w:rPr>
          <w:rFonts w:ascii="Arial" w:hAnsi="Arial" w:cs="Arial"/>
        </w:rPr>
      </w:pPr>
      <w:r w:rsidRPr="00576BF4">
        <w:rPr>
          <w:rFonts w:ascii="Arial" w:hAnsi="Arial" w:cs="Arial"/>
        </w:rPr>
        <w:t xml:space="preserve">B.S.,       </w:t>
      </w:r>
      <w:r w:rsidRPr="00576BF4">
        <w:rPr>
          <w:rFonts w:ascii="Arial" w:hAnsi="Arial" w:cs="Arial"/>
        </w:rPr>
        <w:tab/>
      </w:r>
      <w:r w:rsidR="00340308" w:rsidRPr="00576BF4">
        <w:rPr>
          <w:rFonts w:ascii="Arial" w:hAnsi="Arial" w:cs="Arial"/>
        </w:rPr>
        <w:t>Software Engineering</w:t>
      </w:r>
      <w:r w:rsidRPr="00576BF4">
        <w:rPr>
          <w:rFonts w:ascii="Arial" w:hAnsi="Arial" w:cs="Arial"/>
        </w:rPr>
        <w:t>, 20</w:t>
      </w:r>
      <w:r w:rsidR="006F5786">
        <w:rPr>
          <w:rFonts w:ascii="Arial" w:hAnsi="Arial" w:cs="Arial"/>
        </w:rPr>
        <w:t>21</w:t>
      </w:r>
    </w:p>
    <w:p w14:paraId="1FF42908" w14:textId="3B7EF030" w:rsidR="00A70CA3" w:rsidRDefault="007214C6" w:rsidP="00A70CA3">
      <w:pPr>
        <w:spacing w:line="276" w:lineRule="auto"/>
        <w:ind w:left="1680"/>
        <w:rPr>
          <w:rFonts w:ascii="Arial" w:hAnsi="Arial" w:cs="Arial"/>
        </w:rPr>
      </w:pPr>
      <w:r w:rsidRPr="007214C6">
        <w:rPr>
          <w:rFonts w:ascii="Arial" w:hAnsi="Arial" w:cs="Arial"/>
        </w:rPr>
        <w:t>Zhengzhou University, Henan, Zhengzhou, China</w:t>
      </w:r>
      <w:r w:rsidR="00DD0B61">
        <w:rPr>
          <w:rFonts w:ascii="Arial" w:hAnsi="Arial" w:cs="Arial"/>
        </w:rPr>
        <w:t>.</w:t>
      </w:r>
    </w:p>
    <w:p w14:paraId="1ECEF417" w14:textId="77777777" w:rsidR="00A70CA3" w:rsidRPr="00576BF4" w:rsidRDefault="00A70CA3" w:rsidP="00A01888">
      <w:pPr>
        <w:spacing w:line="276" w:lineRule="auto"/>
        <w:rPr>
          <w:rFonts w:ascii="Arial" w:hAnsi="Arial" w:cs="Arial"/>
        </w:rPr>
      </w:pPr>
    </w:p>
    <w:p w14:paraId="1461ACC2" w14:textId="7E63E948" w:rsidR="00AB33F4" w:rsidRPr="00576BF4" w:rsidRDefault="00AB33F4" w:rsidP="00407834">
      <w:pPr>
        <w:spacing w:line="276" w:lineRule="auto"/>
        <w:rPr>
          <w:rFonts w:ascii="Arial" w:hAnsi="Arial" w:cs="Arial"/>
          <w:b/>
          <w:bCs/>
        </w:rPr>
      </w:pPr>
      <w:r w:rsidRPr="00576BF4">
        <w:rPr>
          <w:rFonts w:ascii="Arial" w:hAnsi="Arial" w:cs="Arial"/>
          <w:b/>
          <w:bCs/>
        </w:rPr>
        <w:t xml:space="preserve">PROFESSIONAL EXPERIENCE                                                </w:t>
      </w:r>
    </w:p>
    <w:p w14:paraId="022D59F0" w14:textId="04564BF3" w:rsidR="00AB33F4" w:rsidRPr="00576BF4" w:rsidRDefault="00AB33F4" w:rsidP="00407834">
      <w:pPr>
        <w:spacing w:line="276" w:lineRule="auto"/>
        <w:rPr>
          <w:rFonts w:ascii="Arial" w:hAnsi="Arial" w:cs="Arial"/>
        </w:rPr>
      </w:pPr>
    </w:p>
    <w:p w14:paraId="3BC1391F" w14:textId="2BF37D23" w:rsidR="00B37740" w:rsidRPr="00576BF4" w:rsidRDefault="00B37740" w:rsidP="00B37740">
      <w:pPr>
        <w:spacing w:line="276" w:lineRule="auto"/>
        <w:rPr>
          <w:rFonts w:ascii="Arial" w:hAnsi="Arial" w:cs="Arial"/>
        </w:rPr>
      </w:pPr>
      <w:r w:rsidRPr="00576BF4">
        <w:rPr>
          <w:rFonts w:ascii="Arial" w:hAnsi="Arial" w:cs="Arial"/>
        </w:rPr>
        <w:t>0</w:t>
      </w:r>
      <w:r w:rsidR="00D059CF">
        <w:rPr>
          <w:rFonts w:ascii="Arial" w:hAnsi="Arial" w:cs="Arial"/>
        </w:rPr>
        <w:t>8</w:t>
      </w:r>
      <w:r w:rsidRPr="00576BF4">
        <w:rPr>
          <w:rFonts w:ascii="Arial" w:hAnsi="Arial" w:cs="Arial"/>
        </w:rPr>
        <w:t>/20</w:t>
      </w:r>
      <w:r>
        <w:rPr>
          <w:rFonts w:ascii="Arial" w:hAnsi="Arial" w:cs="Arial"/>
        </w:rPr>
        <w:t>24</w:t>
      </w:r>
      <w:r w:rsidRPr="00576BF4">
        <w:rPr>
          <w:rFonts w:ascii="Arial" w:hAnsi="Arial" w:cs="Arial"/>
        </w:rPr>
        <w:t>-present,</w:t>
      </w:r>
      <w:r w:rsidRPr="00576BF4">
        <w:rPr>
          <w:rFonts w:ascii="Arial" w:hAnsi="Arial" w:cs="Arial"/>
        </w:rPr>
        <w:tab/>
      </w:r>
      <w:r w:rsidR="00D714E1" w:rsidRPr="00D714E1">
        <w:rPr>
          <w:rFonts w:ascii="Arial" w:hAnsi="Arial" w:cs="Arial"/>
          <w:b/>
        </w:rPr>
        <w:t xml:space="preserve">Graduate </w:t>
      </w:r>
      <w:r w:rsidR="00D714E1">
        <w:rPr>
          <w:rFonts w:ascii="Arial" w:hAnsi="Arial" w:cs="Arial"/>
          <w:b/>
        </w:rPr>
        <w:t xml:space="preserve">Research </w:t>
      </w:r>
      <w:r w:rsidR="00D714E1" w:rsidRPr="00D714E1">
        <w:rPr>
          <w:rFonts w:ascii="Arial" w:hAnsi="Arial" w:cs="Arial"/>
          <w:b/>
        </w:rPr>
        <w:t>Assistant</w:t>
      </w:r>
    </w:p>
    <w:p w14:paraId="7EB93466" w14:textId="31523422" w:rsidR="00B37740" w:rsidRDefault="00D714E1" w:rsidP="00C2638C">
      <w:pPr>
        <w:spacing w:line="276" w:lineRule="auto"/>
        <w:ind w:left="2040" w:firstLine="60"/>
        <w:rPr>
          <w:rFonts w:ascii="Arial" w:hAnsi="Arial" w:cs="Arial"/>
        </w:rPr>
      </w:pPr>
      <w:r w:rsidRPr="00D714E1">
        <w:rPr>
          <w:rFonts w:ascii="Arial" w:hAnsi="Arial" w:cs="Arial"/>
        </w:rPr>
        <w:t>Department of Biomedical Informatics</w:t>
      </w:r>
      <w:r>
        <w:rPr>
          <w:rFonts w:ascii="Arial" w:hAnsi="Arial" w:cs="Arial"/>
        </w:rPr>
        <w:t xml:space="preserve"> </w:t>
      </w:r>
      <w:r w:rsidR="00B37740" w:rsidRPr="00576BF4">
        <w:rPr>
          <w:rFonts w:ascii="Arial" w:hAnsi="Arial" w:cs="Arial"/>
        </w:rPr>
        <w:t xml:space="preserve">at </w:t>
      </w:r>
      <w:r w:rsidR="00C2638C" w:rsidRPr="00C2638C">
        <w:rPr>
          <w:rFonts w:ascii="Arial" w:hAnsi="Arial" w:cs="Arial"/>
        </w:rPr>
        <w:t>The Ohio State University</w:t>
      </w:r>
      <w:r>
        <w:rPr>
          <w:rFonts w:ascii="Arial" w:hAnsi="Arial" w:cs="Arial"/>
        </w:rPr>
        <w:t>, OH</w:t>
      </w:r>
    </w:p>
    <w:p w14:paraId="4F6048E0" w14:textId="77777777" w:rsidR="009F5B9C" w:rsidRDefault="00CB204A" w:rsidP="009F5B9C">
      <w:pPr>
        <w:numPr>
          <w:ilvl w:val="0"/>
          <w:numId w:val="1"/>
        </w:numPr>
        <w:pBdr>
          <w:top w:val="nil"/>
          <w:left w:val="nil"/>
          <w:bottom w:val="nil"/>
          <w:right w:val="nil"/>
          <w:between w:val="nil"/>
        </w:pBdr>
        <w:spacing w:line="276" w:lineRule="auto"/>
        <w:contextualSpacing/>
        <w:rPr>
          <w:rFonts w:ascii="Arial" w:hAnsi="Arial" w:cs="Arial"/>
        </w:rPr>
      </w:pPr>
      <w:r w:rsidRPr="00CB204A">
        <w:rPr>
          <w:rFonts w:ascii="Arial" w:hAnsi="Arial" w:cs="Arial"/>
        </w:rPr>
        <w:t>Analyze bulk-level, single-cell, and spatial multi-omics datasets to derive meaningful insights for immuno-oncology research</w:t>
      </w:r>
      <w:r w:rsidR="002936DC">
        <w:rPr>
          <w:rFonts w:ascii="Arial" w:hAnsi="Arial" w:cs="Arial"/>
        </w:rPr>
        <w:t>.</w:t>
      </w:r>
    </w:p>
    <w:p w14:paraId="26185103" w14:textId="77777777" w:rsidR="003B4B82" w:rsidRDefault="003B4B82" w:rsidP="003B4B82">
      <w:pPr>
        <w:pBdr>
          <w:top w:val="nil"/>
          <w:left w:val="nil"/>
          <w:bottom w:val="nil"/>
          <w:right w:val="nil"/>
          <w:between w:val="nil"/>
        </w:pBdr>
        <w:spacing w:line="276" w:lineRule="auto"/>
        <w:ind w:left="2400"/>
        <w:contextualSpacing/>
        <w:rPr>
          <w:rFonts w:ascii="Arial" w:hAnsi="Arial" w:cs="Arial"/>
        </w:rPr>
      </w:pPr>
    </w:p>
    <w:p w14:paraId="73520E88" w14:textId="72A7B003" w:rsidR="009B6D45" w:rsidRPr="009F5B9C" w:rsidRDefault="009F5B9C" w:rsidP="009F5B9C">
      <w:pPr>
        <w:numPr>
          <w:ilvl w:val="0"/>
          <w:numId w:val="1"/>
        </w:numPr>
        <w:pBdr>
          <w:top w:val="nil"/>
          <w:left w:val="nil"/>
          <w:bottom w:val="nil"/>
          <w:right w:val="nil"/>
          <w:between w:val="nil"/>
        </w:pBdr>
        <w:spacing w:line="276" w:lineRule="auto"/>
        <w:contextualSpacing/>
        <w:rPr>
          <w:rFonts w:ascii="Arial" w:hAnsi="Arial" w:cs="Arial"/>
        </w:rPr>
      </w:pPr>
      <w:r w:rsidRPr="009F5B9C">
        <w:rPr>
          <w:rFonts w:ascii="Arial" w:hAnsi="Arial" w:cs="Arial"/>
        </w:rPr>
        <w:t>Developed deep learning frameworks to enable cross-species analysis of single-cell and spatial omics data, providing new opportunities to investigate conserved and divergent molecular mechanisms across organisms.</w:t>
      </w:r>
    </w:p>
    <w:p w14:paraId="0562DA0B" w14:textId="77777777" w:rsidR="003B4B82" w:rsidRDefault="003B4B82" w:rsidP="003B4B82">
      <w:pPr>
        <w:pBdr>
          <w:top w:val="nil"/>
          <w:left w:val="nil"/>
          <w:bottom w:val="nil"/>
          <w:right w:val="nil"/>
          <w:between w:val="nil"/>
        </w:pBdr>
        <w:spacing w:line="276" w:lineRule="auto"/>
        <w:ind w:left="2398"/>
        <w:contextualSpacing/>
        <w:rPr>
          <w:rFonts w:ascii="Arial" w:hAnsi="Arial" w:cs="Arial"/>
        </w:rPr>
      </w:pPr>
    </w:p>
    <w:p w14:paraId="5F3DD40A" w14:textId="2C80543B" w:rsidR="00287E13" w:rsidRDefault="0091439A" w:rsidP="00407834">
      <w:pPr>
        <w:numPr>
          <w:ilvl w:val="0"/>
          <w:numId w:val="1"/>
        </w:numPr>
        <w:pBdr>
          <w:top w:val="nil"/>
          <w:left w:val="nil"/>
          <w:bottom w:val="nil"/>
          <w:right w:val="nil"/>
          <w:between w:val="nil"/>
        </w:pBdr>
        <w:spacing w:line="276" w:lineRule="auto"/>
        <w:ind w:left="2398" w:hanging="357"/>
        <w:contextualSpacing/>
        <w:rPr>
          <w:rFonts w:ascii="Arial" w:hAnsi="Arial" w:cs="Arial"/>
        </w:rPr>
      </w:pPr>
      <w:r w:rsidRPr="0091439A">
        <w:rPr>
          <w:rFonts w:ascii="Arial" w:hAnsi="Arial" w:cs="Arial"/>
        </w:rPr>
        <w:t>To establish a centralized AI-driven knowledgebase for integrating single-cell and spatial omics data across neurodegenerative diseases</w:t>
      </w:r>
      <w:r w:rsidR="00A17A5F">
        <w:rPr>
          <w:rFonts w:ascii="Arial" w:hAnsi="Arial" w:cs="Arial"/>
        </w:rPr>
        <w:t xml:space="preserve"> (</w:t>
      </w:r>
      <w:proofErr w:type="spellStart"/>
      <w:r w:rsidR="00A17A5F">
        <w:rPr>
          <w:rFonts w:ascii="Arial" w:hAnsi="Arial" w:cs="Arial"/>
        </w:rPr>
        <w:t>ssKIND</w:t>
      </w:r>
      <w:proofErr w:type="spellEnd"/>
      <w:r w:rsidR="00A17A5F">
        <w:rPr>
          <w:rFonts w:ascii="Arial" w:hAnsi="Arial" w:cs="Arial"/>
        </w:rPr>
        <w:t>)</w:t>
      </w:r>
      <w:r w:rsidRPr="0091439A">
        <w:rPr>
          <w:rFonts w:ascii="Arial" w:hAnsi="Arial" w:cs="Arial"/>
        </w:rPr>
        <w:t>.</w:t>
      </w:r>
    </w:p>
    <w:p w14:paraId="0E1059A4" w14:textId="77777777" w:rsidR="00E13C54" w:rsidRPr="00576BF4" w:rsidRDefault="00E13C54" w:rsidP="00E13C54">
      <w:pPr>
        <w:pBdr>
          <w:top w:val="nil"/>
          <w:left w:val="nil"/>
          <w:bottom w:val="nil"/>
          <w:right w:val="nil"/>
          <w:between w:val="nil"/>
        </w:pBdr>
        <w:spacing w:line="276" w:lineRule="auto"/>
        <w:ind w:left="2041"/>
        <w:contextualSpacing/>
        <w:rPr>
          <w:rFonts w:ascii="Arial" w:hAnsi="Arial" w:cs="Arial"/>
        </w:rPr>
      </w:pPr>
    </w:p>
    <w:p w14:paraId="5D24F1FE" w14:textId="43F7F129" w:rsidR="00AC6B7C" w:rsidRPr="00576BF4" w:rsidRDefault="00AC6B7C" w:rsidP="00407834">
      <w:pPr>
        <w:tabs>
          <w:tab w:val="left" w:pos="2880"/>
          <w:tab w:val="left" w:pos="5760"/>
        </w:tabs>
        <w:spacing w:line="276" w:lineRule="auto"/>
        <w:rPr>
          <w:rFonts w:ascii="Arial" w:hAnsi="Arial" w:cs="Arial"/>
          <w:sz w:val="20"/>
        </w:rPr>
      </w:pPr>
    </w:p>
    <w:p w14:paraId="066B3D85" w14:textId="473E4FBF" w:rsidR="006A1163" w:rsidRPr="00576BF4" w:rsidRDefault="002E5E25" w:rsidP="00407834">
      <w:pPr>
        <w:spacing w:line="276" w:lineRule="auto"/>
        <w:rPr>
          <w:rFonts w:ascii="Arial" w:hAnsi="Arial" w:cs="Arial"/>
          <w:b/>
          <w:bCs/>
        </w:rPr>
      </w:pPr>
      <w:r w:rsidRPr="00576BF4">
        <w:rPr>
          <w:rFonts w:ascii="Arial" w:hAnsi="Arial" w:cs="Arial"/>
          <w:b/>
          <w:bCs/>
        </w:rPr>
        <w:t>JOURNAL PUBLICATIONS</w:t>
      </w:r>
      <w:r w:rsidR="007F2738" w:rsidRPr="00576BF4">
        <w:rPr>
          <w:rFonts w:ascii="Arial" w:hAnsi="Arial" w:cs="Arial"/>
          <w:b/>
          <w:bCs/>
        </w:rPr>
        <w:t xml:space="preserve"> </w:t>
      </w:r>
      <w:r w:rsidR="00214936" w:rsidRPr="00576BF4">
        <w:rPr>
          <w:rFonts w:ascii="Arial" w:hAnsi="Arial" w:cs="Arial"/>
          <w:b/>
          <w:bCs/>
        </w:rPr>
        <w:t xml:space="preserve">                                 </w:t>
      </w:r>
      <w:r w:rsidR="004B7ABB" w:rsidRPr="00576BF4">
        <w:rPr>
          <w:rFonts w:ascii="Arial" w:hAnsi="Arial" w:cs="Arial"/>
          <w:b/>
          <w:bCs/>
        </w:rPr>
        <w:t xml:space="preserve"> </w:t>
      </w:r>
    </w:p>
    <w:p w14:paraId="268DEAB1" w14:textId="77777777" w:rsidR="007471F0" w:rsidRDefault="007471F0" w:rsidP="00407834">
      <w:pPr>
        <w:widowControl w:val="0"/>
        <w:autoSpaceDE w:val="0"/>
        <w:autoSpaceDN w:val="0"/>
        <w:adjustRightInd w:val="0"/>
        <w:spacing w:line="276" w:lineRule="auto"/>
        <w:rPr>
          <w:rFonts w:ascii="Arial" w:hAnsi="Arial" w:cs="Arial"/>
        </w:rPr>
      </w:pPr>
    </w:p>
    <w:p w14:paraId="64219EF7" w14:textId="438A0690" w:rsidR="00B34BA4" w:rsidRPr="00576BF4" w:rsidRDefault="00A60C00" w:rsidP="00407834">
      <w:pPr>
        <w:widowControl w:val="0"/>
        <w:autoSpaceDE w:val="0"/>
        <w:autoSpaceDN w:val="0"/>
        <w:adjustRightInd w:val="0"/>
        <w:spacing w:line="276" w:lineRule="auto"/>
        <w:rPr>
          <w:rFonts w:ascii="Arial" w:hAnsi="Arial" w:cs="Arial"/>
        </w:rPr>
      </w:pPr>
      <w:r w:rsidRPr="00576BF4">
        <w:rPr>
          <w:rFonts w:ascii="Arial" w:hAnsi="Arial" w:cs="Arial"/>
        </w:rPr>
        <w:t xml:space="preserve">Full list: </w:t>
      </w:r>
      <w:hyperlink r:id="rId10" w:history="1">
        <w:r w:rsidR="00101C0F" w:rsidRPr="00101C0F">
          <w:rPr>
            <w:rStyle w:val="Hyperlink"/>
            <w:rFonts w:ascii="Arial" w:hAnsi="Arial" w:cs="Arial"/>
          </w:rPr>
          <w:t>https://scholar.google.com/citations?user=kKMLVpUAAAAJ&amp;hl=en</w:t>
        </w:r>
      </w:hyperlink>
    </w:p>
    <w:p w14:paraId="52263061" w14:textId="509E2A13" w:rsidR="002A67BC" w:rsidRPr="00576BF4" w:rsidRDefault="006A1163" w:rsidP="00407834">
      <w:pPr>
        <w:widowControl w:val="0"/>
        <w:autoSpaceDE w:val="0"/>
        <w:autoSpaceDN w:val="0"/>
        <w:adjustRightInd w:val="0"/>
        <w:spacing w:line="276" w:lineRule="auto"/>
        <w:rPr>
          <w:rFonts w:ascii="Arial" w:eastAsia="Arial-ItalicMT" w:hAnsi="Arial" w:cs="Arial"/>
          <w:u w:val="single"/>
        </w:rPr>
      </w:pPr>
      <w:r w:rsidRPr="00576BF4">
        <w:rPr>
          <w:rFonts w:ascii="Arial" w:eastAsia="Arial-ItalicMT" w:hAnsi="Arial" w:cs="Arial"/>
          <w:u w:val="single"/>
        </w:rPr>
        <w:t xml:space="preserve">First </w:t>
      </w:r>
      <w:r w:rsidR="00FC6BD7" w:rsidRPr="00576BF4">
        <w:rPr>
          <w:rFonts w:ascii="Arial" w:eastAsia="Arial-ItalicMT" w:hAnsi="Arial" w:cs="Arial"/>
          <w:u w:val="single"/>
        </w:rPr>
        <w:t>and</w:t>
      </w:r>
      <w:r w:rsidR="00E65E91" w:rsidRPr="00576BF4">
        <w:rPr>
          <w:rFonts w:ascii="Arial" w:eastAsia="Arial-ItalicMT" w:hAnsi="Arial" w:cs="Arial"/>
          <w:u w:val="single"/>
        </w:rPr>
        <w:t xml:space="preserve"> co-first </w:t>
      </w:r>
      <w:r w:rsidRPr="00576BF4">
        <w:rPr>
          <w:rFonts w:ascii="Arial" w:eastAsia="Arial-ItalicMT" w:hAnsi="Arial" w:cs="Arial"/>
          <w:u w:val="single"/>
        </w:rPr>
        <w:t xml:space="preserve">author </w:t>
      </w:r>
      <w:r w:rsidRPr="00576BF4">
        <w:rPr>
          <w:rFonts w:ascii="Arial" w:eastAsia="Arial-ItalicMT" w:hAnsi="Arial" w:cs="Arial"/>
          <w:bCs/>
          <w:u w:val="single"/>
        </w:rPr>
        <w:t>(</w:t>
      </w:r>
      <w:r w:rsidR="00357C40" w:rsidRPr="00302148">
        <w:rPr>
          <w:rFonts w:ascii="Arial" w:eastAsia="Arial-ItalicMT" w:hAnsi="Arial" w:cs="Arial"/>
          <w:bCs/>
          <w:u w:val="single"/>
          <w:vertAlign w:val="superscript"/>
        </w:rPr>
        <w:t>#</w:t>
      </w:r>
      <w:r w:rsidRPr="00576BF4">
        <w:rPr>
          <w:rFonts w:ascii="Arial" w:eastAsia="Arial-ItalicMT" w:hAnsi="Arial" w:cs="Arial"/>
          <w:bCs/>
          <w:u w:val="single"/>
        </w:rPr>
        <w:t>)</w:t>
      </w:r>
    </w:p>
    <w:p w14:paraId="5FE69A59" w14:textId="08C6F325" w:rsidR="00376635" w:rsidRPr="00376635" w:rsidRDefault="003F37EF" w:rsidP="003F37EF">
      <w:pPr>
        <w:pStyle w:val="EndNoteBibliography"/>
        <w:numPr>
          <w:ilvl w:val="0"/>
          <w:numId w:val="5"/>
        </w:numPr>
        <w:spacing w:line="276" w:lineRule="auto"/>
        <w:rPr>
          <w:noProof/>
        </w:rPr>
      </w:pPr>
      <w:r w:rsidRPr="003F37EF">
        <w:rPr>
          <w:b/>
          <w:bCs/>
          <w:noProof/>
        </w:rPr>
        <w:t>Wu, W</w:t>
      </w:r>
      <w:r w:rsidRPr="003F37EF">
        <w:rPr>
          <w:noProof/>
        </w:rPr>
        <w:t>.</w:t>
      </w:r>
      <w:r w:rsidR="009F2672" w:rsidRPr="009F2672">
        <w:rPr>
          <w:b/>
          <w:bCs/>
          <w:noProof/>
          <w:vertAlign w:val="superscript"/>
        </w:rPr>
        <w:t>#</w:t>
      </w:r>
      <w:r w:rsidRPr="003F37EF">
        <w:rPr>
          <w:noProof/>
        </w:rPr>
        <w:t>, Liu, B.</w:t>
      </w:r>
      <w:r w:rsidR="002B5D90" w:rsidRPr="002B5D90">
        <w:rPr>
          <w:b/>
          <w:bCs/>
          <w:noProof/>
          <w:vertAlign w:val="superscript"/>
        </w:rPr>
        <w:t xml:space="preserve"> </w:t>
      </w:r>
      <w:r w:rsidR="002B5D90" w:rsidRPr="002B5D90">
        <w:rPr>
          <w:noProof/>
          <w:vertAlign w:val="superscript"/>
        </w:rPr>
        <w:t>#</w:t>
      </w:r>
      <w:r w:rsidRPr="003F37EF">
        <w:rPr>
          <w:noProof/>
        </w:rPr>
        <w:t>, Zhang, Q.</w:t>
      </w:r>
      <w:r w:rsidR="002B5D90" w:rsidRPr="002B5D90">
        <w:rPr>
          <w:b/>
          <w:bCs/>
          <w:noProof/>
          <w:vertAlign w:val="superscript"/>
        </w:rPr>
        <w:t xml:space="preserve"> </w:t>
      </w:r>
      <w:r w:rsidR="002B5D90" w:rsidRPr="002B5D90">
        <w:rPr>
          <w:noProof/>
          <w:vertAlign w:val="superscript"/>
        </w:rPr>
        <w:t>#</w:t>
      </w:r>
      <w:r w:rsidRPr="003F37EF">
        <w:rPr>
          <w:noProof/>
        </w:rPr>
        <w:t>,</w:t>
      </w:r>
      <w:r w:rsidR="002B5D90" w:rsidRPr="002B5D90">
        <w:rPr>
          <w:b/>
          <w:bCs/>
          <w:noProof/>
          <w:vertAlign w:val="superscript"/>
        </w:rPr>
        <w:t xml:space="preserve"> </w:t>
      </w:r>
      <w:r w:rsidRPr="003F37EF">
        <w:rPr>
          <w:noProof/>
        </w:rPr>
        <w:t xml:space="preserve">Zhang, X., Feng, P., Jia, Y., &amp; Xue, X. (2025). Heterogeneity and efficacy of immunotherapy in multiple cancer: insights from a meta-analysis. </w:t>
      </w:r>
      <w:r w:rsidRPr="002B5D90">
        <w:rPr>
          <w:noProof/>
          <w:u w:val="single"/>
        </w:rPr>
        <w:t>Biological Procedures Online</w:t>
      </w:r>
      <w:r w:rsidRPr="003F37EF">
        <w:rPr>
          <w:noProof/>
        </w:rPr>
        <w:t>, 27(1), 17.</w:t>
      </w:r>
    </w:p>
    <w:p w14:paraId="490CFAFA" w14:textId="201BEF1A" w:rsidR="00C142B2" w:rsidRPr="00983266" w:rsidRDefault="001F6AD0" w:rsidP="001F6AD0">
      <w:pPr>
        <w:pStyle w:val="EndNoteBibliography"/>
        <w:numPr>
          <w:ilvl w:val="0"/>
          <w:numId w:val="5"/>
        </w:numPr>
        <w:spacing w:line="276" w:lineRule="auto"/>
        <w:rPr>
          <w:noProof/>
        </w:rPr>
      </w:pPr>
      <w:r w:rsidRPr="001F6AD0">
        <w:rPr>
          <w:noProof/>
        </w:rPr>
        <w:lastRenderedPageBreak/>
        <w:t>Si, Y</w:t>
      </w:r>
      <w:r w:rsidR="006326B5" w:rsidRPr="006326B5">
        <w:rPr>
          <w:noProof/>
          <w:vertAlign w:val="superscript"/>
        </w:rPr>
        <w:t>#</w:t>
      </w:r>
      <w:r w:rsidRPr="001F6AD0">
        <w:rPr>
          <w:noProof/>
        </w:rPr>
        <w:t xml:space="preserve">., </w:t>
      </w:r>
      <w:r w:rsidRPr="001F6AD0">
        <w:rPr>
          <w:b/>
          <w:bCs/>
          <w:noProof/>
        </w:rPr>
        <w:t>Wu, W.</w:t>
      </w:r>
      <w:r w:rsidRPr="001F6AD0">
        <w:rPr>
          <w:b/>
          <w:bCs/>
          <w:noProof/>
          <w:vertAlign w:val="superscript"/>
        </w:rPr>
        <w:t>#</w:t>
      </w:r>
      <w:r w:rsidRPr="001F6AD0">
        <w:rPr>
          <w:noProof/>
        </w:rPr>
        <w:t xml:space="preserve">, Xue, X., Sun, X., Qin, Y., Li, Y., ... &amp; Zheng, P. (2023). The evolution of SARS-CoV-2 and the COVID-19 pandemic. </w:t>
      </w:r>
      <w:r w:rsidRPr="00E87E62">
        <w:rPr>
          <w:noProof/>
          <w:u w:val="single"/>
        </w:rPr>
        <w:t>PeerJ</w:t>
      </w:r>
      <w:r w:rsidRPr="001F6AD0">
        <w:rPr>
          <w:noProof/>
        </w:rPr>
        <w:t>, 11, e15990.</w:t>
      </w:r>
    </w:p>
    <w:p w14:paraId="4BA60C9F" w14:textId="076487F2" w:rsidR="001A56A8" w:rsidRPr="00576BF4" w:rsidRDefault="00E87E62" w:rsidP="00E87E62">
      <w:pPr>
        <w:pStyle w:val="EndNoteBibliography"/>
        <w:numPr>
          <w:ilvl w:val="0"/>
          <w:numId w:val="5"/>
        </w:numPr>
        <w:spacing w:line="276" w:lineRule="auto"/>
        <w:jc w:val="left"/>
        <w:rPr>
          <w:noProof/>
          <w:color w:val="000000" w:themeColor="text1"/>
        </w:rPr>
      </w:pPr>
      <w:r w:rsidRPr="00E87E62">
        <w:rPr>
          <w:b/>
          <w:bCs/>
          <w:noProof/>
          <w:color w:val="000000" w:themeColor="text1"/>
        </w:rPr>
        <w:t>Wu, W.</w:t>
      </w:r>
      <w:r w:rsidRPr="00E87E62">
        <w:rPr>
          <w:b/>
          <w:bCs/>
          <w:noProof/>
          <w:color w:val="000000" w:themeColor="text1"/>
          <w:vertAlign w:val="superscript"/>
        </w:rPr>
        <w:t>#</w:t>
      </w:r>
      <w:r w:rsidRPr="00E87E62">
        <w:rPr>
          <w:noProof/>
          <w:color w:val="000000" w:themeColor="text1"/>
        </w:rPr>
        <w:t>, Wang, Y., Xu, S., &amp; Yan, K. (2020, September). Sfnn: Semantic features fusion neural network for multimodal sentiment analysis. In 2020 5th International Conference on Automation, Control and Robotics Engineering (</w:t>
      </w:r>
      <w:r w:rsidRPr="00E87E62">
        <w:rPr>
          <w:noProof/>
          <w:color w:val="000000" w:themeColor="text1"/>
          <w:u w:val="single"/>
        </w:rPr>
        <w:t>CACRE</w:t>
      </w:r>
      <w:r w:rsidRPr="00E87E62">
        <w:rPr>
          <w:noProof/>
          <w:color w:val="000000" w:themeColor="text1"/>
        </w:rPr>
        <w:t>) (pp. 661-665). IEEE.</w:t>
      </w:r>
    </w:p>
    <w:p w14:paraId="116EC668" w14:textId="77777777" w:rsidR="002A67BC" w:rsidRPr="001E1664" w:rsidRDefault="002A67BC" w:rsidP="00407834">
      <w:pPr>
        <w:widowControl w:val="0"/>
        <w:autoSpaceDE w:val="0"/>
        <w:autoSpaceDN w:val="0"/>
        <w:adjustRightInd w:val="0"/>
        <w:spacing w:line="276" w:lineRule="auto"/>
        <w:rPr>
          <w:rFonts w:ascii="Arial" w:eastAsia="Arial-ItalicMT" w:hAnsi="Arial" w:cs="Arial"/>
          <w:i/>
          <w:iCs/>
          <w:u w:val="single"/>
        </w:rPr>
      </w:pPr>
    </w:p>
    <w:p w14:paraId="16CC69B0" w14:textId="174C38AE" w:rsidR="00635A33" w:rsidRPr="001E1664" w:rsidRDefault="006A1163" w:rsidP="00407834">
      <w:pPr>
        <w:widowControl w:val="0"/>
        <w:autoSpaceDE w:val="0"/>
        <w:autoSpaceDN w:val="0"/>
        <w:adjustRightInd w:val="0"/>
        <w:spacing w:line="276" w:lineRule="auto"/>
        <w:rPr>
          <w:rFonts w:ascii="Arial" w:eastAsia="Arial-ItalicMT" w:hAnsi="Arial" w:cs="Arial"/>
          <w:i/>
          <w:iCs/>
          <w:u w:val="single"/>
        </w:rPr>
      </w:pPr>
      <w:r w:rsidRPr="001E1664">
        <w:rPr>
          <w:rFonts w:ascii="Arial" w:eastAsia="Arial-ItalicMT" w:hAnsi="Arial" w:cs="Arial"/>
          <w:i/>
          <w:iCs/>
          <w:u w:val="single"/>
        </w:rPr>
        <w:t>Contributing author</w:t>
      </w:r>
      <w:r w:rsidR="007D1FB9" w:rsidRPr="001E1664">
        <w:rPr>
          <w:rFonts w:ascii="Arial" w:eastAsia="Arial-ItalicMT" w:hAnsi="Arial" w:cs="Arial"/>
          <w:u w:val="single"/>
        </w:rPr>
        <w:fldChar w:fldCharType="begin">
          <w:fldData xml:space="preserve">PEVuZE5vdGU+PENpdGU+PEF1dGhvcj5MaTwvQXV0aG9yPjxZZWFyPjIwMjI8L1llYXI+PFJlY051
bT43Mzc8L1JlY051bT48cmVjb3JkPjxyZWMtbnVtYmVyPjczNzwvcmVjLW51bWJlcj48Zm9yZWln
bi1rZXlzPjxrZXkgYXBwPSJFTiIgZGItaWQ9InNmZHN2dDU1YnMyZDJvZXR3eDRwdHd0cWVzcHBw
YWYyYTl6ZCIgdGltZXN0YW1wPSIxNjg3OTEwODA1IiBndWlkPSIyNDQyMDEyMy0xMDRhLTRhYTQt
ODFkOS02MDFkMjkwNTdhZDIiPjczNzwva2V5PjwvZm9yZWlnbi1rZXlzPjxyZWYtdHlwZSBuYW1l
PSJKb3VybmFsIEFydGljbGUiPjE3PC9yZWYtdHlwZT48Y29udHJpYnV0b3JzPjxhdXRob3JzPjxh
dXRob3I+WWFuZyBMaTwvYXV0aG9yPjxhdXRob3I+QW5qdW4gTWE8L2F1dGhvcj48YXV0aG9yPllp
emhvbmcgV2FuZzwvYXV0aG9yPjxhdXRob3I+Q2Fua3VuIFdhbmc8L2F1dGhvcj48YXV0aG9yPlNo
dW8gQ2hlbjwvYXV0aG9yPjxhdXRob3I+SG9uZ2p1biBGdTwvYXV0aG9yPjxhdXRob3I+QmluZ3Fp
YW5nIExpdTwvYXV0aG9yPjxhdXRob3I+UWluIE1hPC9hdXRob3I+PC9hdXRob3JzPjwvY29udHJp
YnV0b3JzPjx0aXRsZXM+PHRpdGxlPkVuaGFuY2VyLWRyaXZlbiBnZW5lIHJlZ3VsYXRvcnkgbmV0
d29ya3MgaW5mZXJlbmNlIGZyb20gc2luZ2xlLWNlbGwgUk5BLXNlcSBhbmQgQVRBQy1zZXEgZGF0
YTwvdGl0bGU+PHNlY29uZGFyeS10aXRsZT5iaW9SeGl2PC9zZWNvbmRhcnktdGl0bGU+PC90aXRs
ZXM+PHBlcmlvZGljYWw+PGZ1bGwtdGl0bGU+YmlvUnhpdjwvZnVsbC10aXRsZT48L3BlcmlvZGlj
YWw+PHBhZ2VzPjIwMjIuMTIuMTUuNTIwNTgyPC9wYWdlcz48ZGF0ZXM+PHllYXI+MjAyMjwveWVh
cj48L2RhdGVzPjx1cmxzPjxyZWxhdGVkLXVybHM+PHVybD5odHRwczovL3d3dy5iaW9yeGl2Lm9y
Zy9jb250ZW50L2Jpb3J4aXYvZWFybHkvMjAyMi8xMi8xNS8yMDIyLjEyLjE1LjUyMDU4Mi5mdWxs
LnBkZjwvdXJsPjwvcmVsYXRlZC11cmxzPjwvdXJscz48ZWxlY3Ryb25pYy1yZXNvdXJjZS1udW0+
MTAuMTEwMS8yMDIyLjEyLjE1LjUyMDU4MjwvZWxlY3Ryb25pYy1yZXNvdXJjZS1udW0+PC9yZWNv
cmQ+PC9DaXRlPjxDaXRlPjxBdXRob3I+V2FuZzwvQXV0aG9yPjxZZWFyPjIwMjM8L1llYXI+PFJl
Y051bT43MzQ8L1JlY051bT48cmVjb3JkPjxyZWMtbnVtYmVyPjczNDwvcmVjLW51bWJlcj48Zm9y
ZWlnbi1rZXlzPjxrZXkgYXBwPSJFTiIgZGItaWQ9InNmZHN2dDU1YnMyZDJvZXR3eDRwdHd0cWVz
cHBwYWYyYTl6ZCIgdGltZXN0YW1wPSIxNjg3OTEwNzMzIiBndWlkPSIwODdhZDQ3Ni1kMDViLTQw
ODgtOTgwYS1iZTg0MDU4NjMxZDYiPjczNDwva2V5PjwvZm9yZWlnbi1rZXlzPjxyZWYtdHlwZSBu
YW1lPSJKb3VybmFsIEFydGljbGUiPjE3PC9yZWYtdHlwZT48Y29udHJpYnV0b3JzPjxhdXRob3Jz
PjxhdXRob3I+WWl6aG9uZyBXYW5nPC9hdXRob3I+PGF1dGhvcj5ZYW5nIExpPC9hdXRob3I+PGF1
dGhvcj5DYW5rdW4gV2FuZzwvYXV0aG9yPjxhdXRob3I+UWluIE1hPC9hdXRob3I+PGF1dGhvcj5C
aW5ncWlhbmcgTGl1PC9hdXRob3I+PC9hdXRob3JzPjwvY29udHJpYnV0b3JzPjx0aXRsZXM+PHRp
dGxlPkNFTUlHOiBQcmVkaWN0aW9uIG9mIHRoZSBjaXMtcmVndWxhdG9yeSBtb3RpZiB1c2luZyB0
aGUgRGUgQnJ1aWpuIGdyYXBoIGZyb20gQVRBQy1zZXE8L3RpdGxlPjxzZWNvbmRhcnktdGl0bGU+
YmlvUnhpdjwvc2Vjb25kYXJ5LXRpdGxlPjwvdGl0bGVzPjxwZXJpb2RpY2FsPjxmdWxsLXRpdGxl
PmJpb1J4aXY8L2Z1bGwtdGl0bGU+PC9wZXJpb2RpY2FsPjxwYWdlcz4yMDIzLjA1LjI2LjU0MjQ0
MDwvcGFnZXM+PGRhdGVzPjx5ZWFyPjIwMjM8L3llYXI+PC9kYXRlcz48dXJscz48cmVsYXRlZC11
cmxzPjx1cmw+aHR0cHM6Ly93d3cuYmlvcnhpdi5vcmcvY29udGVudC9iaW9yeGl2L2Vhcmx5LzIw
MjMvMDUvMjgvMjAyMy4wNS4yNi41NDI0NDAuZnVsbC5wZGY8L3VybD48L3JlbGF0ZWQtdXJscz48
L3VybHM+PGVsZWN0cm9uaWMtcmVzb3VyY2UtbnVtPjEwLjExMDEvMjAyMy4wNS4yNi41NDI0NDA8
L2VsZWN0cm9uaWMtcmVzb3VyY2UtbnVtPjwvcmVjb3JkPjwvQ2l0ZT48L0VuZE5vdGU+AG==
</w:fldData>
        </w:fldChar>
      </w:r>
      <w:r w:rsidR="006A0268" w:rsidRPr="001E1664">
        <w:rPr>
          <w:rFonts w:ascii="Arial" w:eastAsia="Arial-ItalicMT" w:hAnsi="Arial" w:cs="Arial"/>
          <w:u w:val="single"/>
        </w:rPr>
        <w:instrText xml:space="preserve"> ADDIN EN.CITE </w:instrText>
      </w:r>
      <w:r w:rsidR="006A0268" w:rsidRPr="001E1664">
        <w:rPr>
          <w:rFonts w:ascii="Arial" w:eastAsia="Arial-ItalicMT" w:hAnsi="Arial" w:cs="Arial"/>
          <w:u w:val="single"/>
        </w:rPr>
        <w:fldChar w:fldCharType="begin">
          <w:fldData xml:space="preserve">PEVuZE5vdGU+PENpdGU+PEF1dGhvcj5MaTwvQXV0aG9yPjxZZWFyPjIwMjI8L1llYXI+PFJlY051
bT43Mzc8L1JlY051bT48cmVjb3JkPjxyZWMtbnVtYmVyPjczNzwvcmVjLW51bWJlcj48Zm9yZWln
bi1rZXlzPjxrZXkgYXBwPSJFTiIgZGItaWQ9InNmZHN2dDU1YnMyZDJvZXR3eDRwdHd0cWVzcHBw
YWYyYTl6ZCIgdGltZXN0YW1wPSIxNjg3OTEwODA1IiBndWlkPSIyNDQyMDEyMy0xMDRhLTRhYTQt
ODFkOS02MDFkMjkwNTdhZDIiPjczNzwva2V5PjwvZm9yZWlnbi1rZXlzPjxyZWYtdHlwZSBuYW1l
PSJKb3VybmFsIEFydGljbGUiPjE3PC9yZWYtdHlwZT48Y29udHJpYnV0b3JzPjxhdXRob3JzPjxh
dXRob3I+WWFuZyBMaTwvYXV0aG9yPjxhdXRob3I+QW5qdW4gTWE8L2F1dGhvcj48YXV0aG9yPllp
emhvbmcgV2FuZzwvYXV0aG9yPjxhdXRob3I+Q2Fua3VuIFdhbmc8L2F1dGhvcj48YXV0aG9yPlNo
dW8gQ2hlbjwvYXV0aG9yPjxhdXRob3I+SG9uZ2p1biBGdTwvYXV0aG9yPjxhdXRob3I+QmluZ3Fp
YW5nIExpdTwvYXV0aG9yPjxhdXRob3I+UWluIE1hPC9hdXRob3I+PC9hdXRob3JzPjwvY29udHJp
YnV0b3JzPjx0aXRsZXM+PHRpdGxlPkVuaGFuY2VyLWRyaXZlbiBnZW5lIHJlZ3VsYXRvcnkgbmV0
d29ya3MgaW5mZXJlbmNlIGZyb20gc2luZ2xlLWNlbGwgUk5BLXNlcSBhbmQgQVRBQy1zZXEgZGF0
YTwvdGl0bGU+PHNlY29uZGFyeS10aXRsZT5iaW9SeGl2PC9zZWNvbmRhcnktdGl0bGU+PC90aXRs
ZXM+PHBlcmlvZGljYWw+PGZ1bGwtdGl0bGU+YmlvUnhpdjwvZnVsbC10aXRsZT48L3BlcmlvZGlj
YWw+PHBhZ2VzPjIwMjIuMTIuMTUuNTIwNTgyPC9wYWdlcz48ZGF0ZXM+PHllYXI+MjAyMjwveWVh
cj48L2RhdGVzPjx1cmxzPjxyZWxhdGVkLXVybHM+PHVybD5odHRwczovL3d3dy5iaW9yeGl2Lm9y
Zy9jb250ZW50L2Jpb3J4aXYvZWFybHkvMjAyMi8xMi8xNS8yMDIyLjEyLjE1LjUyMDU4Mi5mdWxs
LnBkZjwvdXJsPjwvcmVsYXRlZC11cmxzPjwvdXJscz48ZWxlY3Ryb25pYy1yZXNvdXJjZS1udW0+
MTAuMTEwMS8yMDIyLjEyLjE1LjUyMDU4MjwvZWxlY3Ryb25pYy1yZXNvdXJjZS1udW0+PC9yZWNv
cmQ+PC9DaXRlPjxDaXRlPjxBdXRob3I+V2FuZzwvQXV0aG9yPjxZZWFyPjIwMjM8L1llYXI+PFJl
Y051bT43MzQ8L1JlY051bT48cmVjb3JkPjxyZWMtbnVtYmVyPjczNDwvcmVjLW51bWJlcj48Zm9y
ZWlnbi1rZXlzPjxrZXkgYXBwPSJFTiIgZGItaWQ9InNmZHN2dDU1YnMyZDJvZXR3eDRwdHd0cWVz
cHBwYWYyYTl6ZCIgdGltZXN0YW1wPSIxNjg3OTEwNzMzIiBndWlkPSIwODdhZDQ3Ni1kMDViLTQw
ODgtOTgwYS1iZTg0MDU4NjMxZDYiPjczNDwva2V5PjwvZm9yZWlnbi1rZXlzPjxyZWYtdHlwZSBu
YW1lPSJKb3VybmFsIEFydGljbGUiPjE3PC9yZWYtdHlwZT48Y29udHJpYnV0b3JzPjxhdXRob3Jz
PjxhdXRob3I+WWl6aG9uZyBXYW5nPC9hdXRob3I+PGF1dGhvcj5ZYW5nIExpPC9hdXRob3I+PGF1
dGhvcj5DYW5rdW4gV2FuZzwvYXV0aG9yPjxhdXRob3I+UWluIE1hPC9hdXRob3I+PGF1dGhvcj5C
aW5ncWlhbmcgTGl1PC9hdXRob3I+PC9hdXRob3JzPjwvY29udHJpYnV0b3JzPjx0aXRsZXM+PHRp
dGxlPkNFTUlHOiBQcmVkaWN0aW9uIG9mIHRoZSBjaXMtcmVndWxhdG9yeSBtb3RpZiB1c2luZyB0
aGUgRGUgQnJ1aWpuIGdyYXBoIGZyb20gQVRBQy1zZXE8L3RpdGxlPjxzZWNvbmRhcnktdGl0bGU+
YmlvUnhpdjwvc2Vjb25kYXJ5LXRpdGxlPjwvdGl0bGVzPjxwZXJpb2RpY2FsPjxmdWxsLXRpdGxl
PmJpb1J4aXY8L2Z1bGwtdGl0bGU+PC9wZXJpb2RpY2FsPjxwYWdlcz4yMDIzLjA1LjI2LjU0MjQ0
MDwvcGFnZXM+PGRhdGVzPjx5ZWFyPjIwMjM8L3llYXI+PC9kYXRlcz48dXJscz48cmVsYXRlZC11
cmxzPjx1cmw+aHR0cHM6Ly93d3cuYmlvcnhpdi5vcmcvY29udGVudC9iaW9yeGl2L2Vhcmx5LzIw
MjMvMDUvMjgvMjAyMy4wNS4yNi41NDI0NDAuZnVsbC5wZGY8L3VybD48L3JlbGF0ZWQtdXJscz48
L3VybHM+PGVsZWN0cm9uaWMtcmVzb3VyY2UtbnVtPjEwLjExMDEvMjAyMy4wNS4yNi41NDI0NDA8
L2VsZWN0cm9uaWMtcmVzb3VyY2UtbnVtPjwvcmVjb3JkPjwvQ2l0ZT48L0VuZE5vdGU+AG==
</w:fldData>
        </w:fldChar>
      </w:r>
      <w:r w:rsidR="006A0268" w:rsidRPr="001E1664">
        <w:rPr>
          <w:rFonts w:ascii="Arial" w:eastAsia="Arial-ItalicMT" w:hAnsi="Arial" w:cs="Arial"/>
          <w:u w:val="single"/>
        </w:rPr>
        <w:instrText xml:space="preserve"> ADDIN EN.CITE.DATA </w:instrText>
      </w:r>
      <w:r w:rsidR="006A0268" w:rsidRPr="001E1664">
        <w:rPr>
          <w:rFonts w:ascii="Arial" w:eastAsia="Arial-ItalicMT" w:hAnsi="Arial" w:cs="Arial"/>
          <w:u w:val="single"/>
        </w:rPr>
      </w:r>
      <w:r w:rsidR="006A0268" w:rsidRPr="001E1664">
        <w:rPr>
          <w:rFonts w:ascii="Arial" w:eastAsia="Arial-ItalicMT" w:hAnsi="Arial" w:cs="Arial"/>
          <w:u w:val="single"/>
        </w:rPr>
        <w:fldChar w:fldCharType="end"/>
      </w:r>
      <w:r w:rsidR="007D1FB9" w:rsidRPr="001E1664">
        <w:rPr>
          <w:rFonts w:ascii="Arial" w:eastAsia="Arial-ItalicMT" w:hAnsi="Arial" w:cs="Arial"/>
          <w:u w:val="single"/>
        </w:rPr>
      </w:r>
      <w:r w:rsidR="007D1FB9" w:rsidRPr="001E1664">
        <w:rPr>
          <w:rFonts w:ascii="Arial" w:eastAsia="Arial-ItalicMT" w:hAnsi="Arial" w:cs="Arial"/>
          <w:u w:val="single"/>
        </w:rPr>
        <w:fldChar w:fldCharType="separate"/>
      </w:r>
      <w:r w:rsidR="007D1FB9" w:rsidRPr="001E1664">
        <w:rPr>
          <w:rFonts w:ascii="Arial" w:eastAsia="Arial-ItalicMT" w:hAnsi="Arial" w:cs="Arial"/>
          <w:u w:val="single"/>
        </w:rPr>
        <w:fldChar w:fldCharType="end"/>
      </w:r>
    </w:p>
    <w:p w14:paraId="6DC95B23" w14:textId="77777777" w:rsidR="00EF3F8B" w:rsidRPr="00EF3F8B" w:rsidRDefault="00EF3F8B" w:rsidP="000951A5">
      <w:pPr>
        <w:pStyle w:val="ListParagraph"/>
        <w:numPr>
          <w:ilvl w:val="0"/>
          <w:numId w:val="4"/>
        </w:numPr>
        <w:spacing w:after="0"/>
        <w:ind w:firstLineChars="0"/>
        <w:rPr>
          <w:rFonts w:ascii="Arial" w:hAnsi="Arial" w:cs="Arial"/>
          <w:sz w:val="24"/>
          <w:szCs w:val="24"/>
        </w:rPr>
      </w:pPr>
      <w:r w:rsidRPr="00EF3F8B">
        <w:rPr>
          <w:rFonts w:ascii="Arial" w:hAnsi="Arial" w:cs="Arial"/>
          <w:sz w:val="24"/>
          <w:szCs w:val="24"/>
        </w:rPr>
        <w:t xml:space="preserve">Yi Wang, Anjun Ma, No-Joon Song, Ariana E. Shannon, Yaa S. Amankwah, </w:t>
      </w:r>
      <w:proofErr w:type="spellStart"/>
      <w:r w:rsidRPr="00EF3F8B">
        <w:rPr>
          <w:rFonts w:ascii="Arial" w:hAnsi="Arial" w:cs="Arial"/>
          <w:sz w:val="24"/>
          <w:szCs w:val="24"/>
        </w:rPr>
        <w:t>Xingyu</w:t>
      </w:r>
      <w:proofErr w:type="spellEnd"/>
      <w:r w:rsidRPr="00EF3F8B">
        <w:rPr>
          <w:rFonts w:ascii="Arial" w:hAnsi="Arial" w:cs="Arial"/>
          <w:sz w:val="24"/>
          <w:szCs w:val="24"/>
        </w:rPr>
        <w:t xml:space="preserve"> Chen, </w:t>
      </w:r>
      <w:r w:rsidRPr="00E05B27">
        <w:rPr>
          <w:rFonts w:ascii="Arial" w:hAnsi="Arial" w:cs="Arial"/>
          <w:b/>
          <w:bCs/>
          <w:sz w:val="24"/>
          <w:szCs w:val="24"/>
        </w:rPr>
        <w:t>Weidong Wu</w:t>
      </w:r>
      <w:r w:rsidRPr="00EF3F8B">
        <w:rPr>
          <w:rFonts w:ascii="Arial" w:hAnsi="Arial" w:cs="Arial"/>
          <w:sz w:val="24"/>
          <w:szCs w:val="24"/>
        </w:rPr>
        <w:t xml:space="preserve">, Ziyu Wang, Abbey A. Saadey, Amir Yousif, Gautam Ghosh, Jay K. Mandula1, Maria Velegraki, Tong Xiao, Haitao Wen, Stanley Ching-Cheng Huang, </w:t>
      </w:r>
      <w:proofErr w:type="spellStart"/>
      <w:r w:rsidRPr="00EF3F8B">
        <w:rPr>
          <w:rFonts w:ascii="Arial" w:hAnsi="Arial" w:cs="Arial"/>
          <w:sz w:val="24"/>
          <w:szCs w:val="24"/>
        </w:rPr>
        <w:t>Ruoning</w:t>
      </w:r>
      <w:proofErr w:type="spellEnd"/>
      <w:r w:rsidRPr="00EF3F8B">
        <w:rPr>
          <w:rFonts w:ascii="Arial" w:hAnsi="Arial" w:cs="Arial"/>
          <w:sz w:val="24"/>
          <w:szCs w:val="24"/>
        </w:rPr>
        <w:t xml:space="preserve"> Wang, Christian M. Beusch, </w:t>
      </w:r>
      <w:proofErr w:type="spellStart"/>
      <w:r w:rsidRPr="00EF3F8B">
        <w:rPr>
          <w:rFonts w:ascii="Arial" w:hAnsi="Arial" w:cs="Arial"/>
          <w:sz w:val="24"/>
          <w:szCs w:val="24"/>
        </w:rPr>
        <w:t>Abdelhameed</w:t>
      </w:r>
      <w:proofErr w:type="spellEnd"/>
      <w:r w:rsidRPr="00EF3F8B">
        <w:rPr>
          <w:rFonts w:ascii="Arial" w:hAnsi="Arial" w:cs="Arial"/>
          <w:sz w:val="24"/>
          <w:szCs w:val="24"/>
        </w:rPr>
        <w:t xml:space="preserve"> S. Dawood, David E. Gordon, Mohamed S. Abdel-Hakeem, Hazem E. Ghoneim, Gang Xin, Brian C. Searle, </w:t>
      </w:r>
      <w:proofErr w:type="spellStart"/>
      <w:r w:rsidRPr="00EF3F8B">
        <w:rPr>
          <w:rFonts w:ascii="Arial" w:hAnsi="Arial" w:cs="Arial"/>
          <w:sz w:val="24"/>
          <w:szCs w:val="24"/>
        </w:rPr>
        <w:t>Zihai</w:t>
      </w:r>
      <w:proofErr w:type="spellEnd"/>
      <w:r w:rsidRPr="00EF3F8B">
        <w:rPr>
          <w:rFonts w:ascii="Arial" w:hAnsi="Arial" w:cs="Arial"/>
          <w:sz w:val="24"/>
          <w:szCs w:val="24"/>
        </w:rPr>
        <w:t xml:space="preserve"> Li</w:t>
      </w:r>
      <w:r w:rsidRPr="006142DB">
        <w:rPr>
          <w:rFonts w:ascii="Arial" w:hAnsi="Arial" w:cs="Arial"/>
          <w:sz w:val="24"/>
          <w:szCs w:val="24"/>
          <w:vertAlign w:val="superscript"/>
        </w:rPr>
        <w:t>$</w:t>
      </w:r>
      <w:r w:rsidRPr="00EF3F8B">
        <w:rPr>
          <w:rFonts w:ascii="Arial" w:hAnsi="Arial" w:cs="Arial"/>
          <w:sz w:val="24"/>
          <w:szCs w:val="24"/>
        </w:rPr>
        <w:t>.</w:t>
      </w:r>
      <w:proofErr w:type="spellStart"/>
      <w:r w:rsidRPr="000951A5">
        <w:rPr>
          <w:rFonts w:ascii="Arial" w:hAnsi="Arial" w:cs="Arial"/>
          <w:sz w:val="24"/>
          <w:szCs w:val="24"/>
        </w:rPr>
        <w:t>Proteostatic</w:t>
      </w:r>
      <w:proofErr w:type="spellEnd"/>
      <w:r w:rsidRPr="000951A5">
        <w:rPr>
          <w:rFonts w:ascii="Arial" w:hAnsi="Arial" w:cs="Arial"/>
          <w:sz w:val="24"/>
          <w:szCs w:val="24"/>
        </w:rPr>
        <w:t xml:space="preserve"> Stress Response Drives T Cell Exhaustion and Immune Evasion. </w:t>
      </w:r>
      <w:r w:rsidRPr="008474FE">
        <w:rPr>
          <w:rFonts w:ascii="Arial" w:hAnsi="Arial" w:cs="Arial"/>
          <w:sz w:val="24"/>
          <w:szCs w:val="24"/>
          <w:u w:val="single"/>
        </w:rPr>
        <w:t>Nature</w:t>
      </w:r>
      <w:r w:rsidRPr="000951A5">
        <w:rPr>
          <w:rFonts w:ascii="Arial" w:hAnsi="Arial" w:cs="Arial"/>
          <w:sz w:val="24"/>
          <w:szCs w:val="24"/>
        </w:rPr>
        <w:t>. 2025</w:t>
      </w:r>
    </w:p>
    <w:p w14:paraId="0B32BF9E" w14:textId="3DEDFB2A" w:rsidR="005A350C" w:rsidRPr="00EF3F8B" w:rsidRDefault="005A350C" w:rsidP="000951A5">
      <w:pPr>
        <w:pStyle w:val="ListParagraph"/>
        <w:numPr>
          <w:ilvl w:val="0"/>
          <w:numId w:val="4"/>
        </w:numPr>
        <w:spacing w:after="0"/>
        <w:ind w:firstLineChars="0"/>
        <w:rPr>
          <w:rFonts w:ascii="Arial" w:hAnsi="Arial" w:cs="Arial"/>
          <w:sz w:val="24"/>
          <w:szCs w:val="24"/>
        </w:rPr>
      </w:pPr>
      <w:r w:rsidRPr="000951A5">
        <w:rPr>
          <w:rFonts w:ascii="Arial" w:hAnsi="Arial" w:cs="Arial"/>
          <w:sz w:val="24"/>
          <w:szCs w:val="24"/>
        </w:rPr>
        <w:t>Dong, H., Liang, C., Zhang, J., Wu, W., Kumar, N., Liu, Z., Sun, Y., Liao, Z., Cheng, X., Yu, Y. et al., 2025. O-</w:t>
      </w:r>
      <w:proofErr w:type="spellStart"/>
      <w:r w:rsidRPr="000951A5">
        <w:rPr>
          <w:rFonts w:ascii="Arial" w:hAnsi="Arial" w:cs="Arial"/>
          <w:sz w:val="24"/>
          <w:szCs w:val="24"/>
        </w:rPr>
        <w:t>GlcNAc</w:t>
      </w:r>
      <w:proofErr w:type="spellEnd"/>
      <w:r w:rsidRPr="000951A5">
        <w:rPr>
          <w:rFonts w:ascii="Arial" w:hAnsi="Arial" w:cs="Arial"/>
          <w:sz w:val="24"/>
          <w:szCs w:val="24"/>
        </w:rPr>
        <w:t xml:space="preserve"> transferase plays dual antiviral roles by integrating innate immunity and lipid metabolism. </w:t>
      </w:r>
      <w:r w:rsidRPr="008474FE">
        <w:rPr>
          <w:rFonts w:ascii="Arial" w:hAnsi="Arial" w:cs="Arial"/>
          <w:sz w:val="24"/>
          <w:szCs w:val="24"/>
          <w:u w:val="single"/>
        </w:rPr>
        <w:t>Nature Communications</w:t>
      </w:r>
      <w:r w:rsidRPr="000951A5">
        <w:rPr>
          <w:rFonts w:ascii="Arial" w:hAnsi="Arial" w:cs="Arial"/>
          <w:sz w:val="24"/>
          <w:szCs w:val="24"/>
        </w:rPr>
        <w:t>, 16, pp.1-14.</w:t>
      </w:r>
    </w:p>
    <w:p w14:paraId="44CAD071" w14:textId="62DE7B56" w:rsidR="00AB721E" w:rsidRPr="00127D79" w:rsidRDefault="00860D50" w:rsidP="00AB721E">
      <w:pPr>
        <w:pStyle w:val="ListParagraph"/>
        <w:numPr>
          <w:ilvl w:val="0"/>
          <w:numId w:val="4"/>
        </w:numPr>
        <w:spacing w:after="0"/>
        <w:ind w:firstLineChars="0"/>
        <w:rPr>
          <w:rFonts w:ascii="Arial" w:hAnsi="Arial" w:cs="Arial"/>
          <w:sz w:val="24"/>
          <w:szCs w:val="24"/>
        </w:rPr>
      </w:pPr>
      <w:r w:rsidRPr="00860D50">
        <w:rPr>
          <w:rFonts w:ascii="Arial" w:hAnsi="Arial" w:cs="Arial"/>
          <w:sz w:val="24"/>
          <w:szCs w:val="24"/>
        </w:rPr>
        <w:t xml:space="preserve">Wang, X., Duan, M., Su, P.L., Li, J., Krull, J., Jin, J., Chen, H., Sun, Y., </w:t>
      </w:r>
      <w:r w:rsidRPr="00860D50">
        <w:rPr>
          <w:rFonts w:ascii="Arial" w:hAnsi="Arial" w:cs="Arial"/>
          <w:b/>
          <w:bCs/>
          <w:sz w:val="24"/>
          <w:szCs w:val="24"/>
        </w:rPr>
        <w:t>Wu, W</w:t>
      </w:r>
      <w:r w:rsidRPr="00860D50">
        <w:rPr>
          <w:rFonts w:ascii="Arial" w:hAnsi="Arial" w:cs="Arial"/>
          <w:sz w:val="24"/>
          <w:szCs w:val="24"/>
        </w:rPr>
        <w:t xml:space="preserve">., He, K. and Carpenter, R., 2025. Deep-learning-enabled multi-omics analyses for prediction of future metastasis in cancer. </w:t>
      </w:r>
      <w:proofErr w:type="spellStart"/>
      <w:r w:rsidRPr="008474FE">
        <w:rPr>
          <w:rFonts w:ascii="Arial" w:hAnsi="Arial" w:cs="Arial"/>
          <w:sz w:val="24"/>
          <w:szCs w:val="24"/>
          <w:u w:val="single"/>
        </w:rPr>
        <w:t>bioRxiv</w:t>
      </w:r>
      <w:proofErr w:type="spellEnd"/>
      <w:r w:rsidRPr="00860D50">
        <w:rPr>
          <w:rFonts w:ascii="Arial" w:hAnsi="Arial" w:cs="Arial"/>
          <w:sz w:val="24"/>
          <w:szCs w:val="24"/>
        </w:rPr>
        <w:t>, pp.2025-05.</w:t>
      </w:r>
    </w:p>
    <w:p w14:paraId="33AB5512" w14:textId="7384C040" w:rsidR="00AB721E" w:rsidRPr="00127D79" w:rsidRDefault="00860D50" w:rsidP="00607AB6">
      <w:pPr>
        <w:pStyle w:val="ListParagraph"/>
        <w:numPr>
          <w:ilvl w:val="0"/>
          <w:numId w:val="4"/>
        </w:numPr>
        <w:spacing w:after="0"/>
        <w:ind w:firstLineChars="0"/>
        <w:rPr>
          <w:rFonts w:ascii="Arial" w:hAnsi="Arial" w:cs="Arial"/>
          <w:sz w:val="24"/>
          <w:szCs w:val="24"/>
        </w:rPr>
      </w:pPr>
      <w:r w:rsidRPr="00860D50">
        <w:rPr>
          <w:rFonts w:ascii="Arial" w:hAnsi="Arial" w:cs="Arial"/>
          <w:sz w:val="24"/>
          <w:szCs w:val="24"/>
        </w:rPr>
        <w:t xml:space="preserve">Jiang, Y., Wang, S., Feng, S., Wang, C., </w:t>
      </w:r>
      <w:r w:rsidRPr="00860D50">
        <w:rPr>
          <w:rFonts w:ascii="Arial" w:hAnsi="Arial" w:cs="Arial"/>
          <w:b/>
          <w:bCs/>
          <w:sz w:val="24"/>
          <w:szCs w:val="24"/>
        </w:rPr>
        <w:t>Wu, W</w:t>
      </w:r>
      <w:r w:rsidRPr="00860D50">
        <w:rPr>
          <w:rFonts w:ascii="Arial" w:hAnsi="Arial" w:cs="Arial"/>
          <w:sz w:val="24"/>
          <w:szCs w:val="24"/>
        </w:rPr>
        <w:t xml:space="preserve">., Huang, X., Ma, Q., Wang, J. and Ma, A., 2024. </w:t>
      </w:r>
      <w:proofErr w:type="spellStart"/>
      <w:r w:rsidRPr="00860D50">
        <w:rPr>
          <w:rFonts w:ascii="Arial" w:hAnsi="Arial" w:cs="Arial"/>
          <w:sz w:val="24"/>
          <w:szCs w:val="24"/>
        </w:rPr>
        <w:t>scGNN</w:t>
      </w:r>
      <w:proofErr w:type="spellEnd"/>
      <w:r w:rsidRPr="00860D50">
        <w:rPr>
          <w:rFonts w:ascii="Arial" w:hAnsi="Arial" w:cs="Arial"/>
          <w:sz w:val="24"/>
          <w:szCs w:val="24"/>
        </w:rPr>
        <w:t xml:space="preserve">+: Adapting ChatGPT for Seamless Tutorial and Code Optimization. </w:t>
      </w:r>
      <w:proofErr w:type="spellStart"/>
      <w:r w:rsidRPr="00AF3E97">
        <w:rPr>
          <w:rFonts w:ascii="Arial" w:hAnsi="Arial" w:cs="Arial"/>
          <w:sz w:val="24"/>
          <w:szCs w:val="24"/>
          <w:u w:val="single"/>
        </w:rPr>
        <w:t>bioRxiv</w:t>
      </w:r>
      <w:proofErr w:type="spellEnd"/>
      <w:r w:rsidRPr="00860D50">
        <w:rPr>
          <w:rFonts w:ascii="Arial" w:hAnsi="Arial" w:cs="Arial"/>
          <w:sz w:val="24"/>
          <w:szCs w:val="24"/>
        </w:rPr>
        <w:t>, pp.2024-09.</w:t>
      </w:r>
    </w:p>
    <w:p w14:paraId="4EEB5B18" w14:textId="1B002D66" w:rsidR="00AB721E" w:rsidRPr="00127D79" w:rsidRDefault="00860D50" w:rsidP="00607AB6">
      <w:pPr>
        <w:pStyle w:val="ListParagraph"/>
        <w:numPr>
          <w:ilvl w:val="0"/>
          <w:numId w:val="4"/>
        </w:numPr>
        <w:spacing w:after="0"/>
        <w:ind w:firstLineChars="0"/>
        <w:rPr>
          <w:rFonts w:ascii="Arial" w:hAnsi="Arial" w:cs="Arial"/>
          <w:sz w:val="24"/>
          <w:szCs w:val="24"/>
        </w:rPr>
      </w:pPr>
      <w:r w:rsidRPr="00860D50">
        <w:rPr>
          <w:rFonts w:ascii="Arial" w:hAnsi="Arial" w:cs="Arial"/>
          <w:sz w:val="24"/>
          <w:szCs w:val="24"/>
        </w:rPr>
        <w:t xml:space="preserve">Ye, S., Li, C., Zhao, R. and </w:t>
      </w:r>
      <w:r w:rsidRPr="0078454A">
        <w:rPr>
          <w:rFonts w:ascii="Arial" w:hAnsi="Arial" w:cs="Arial"/>
          <w:b/>
          <w:bCs/>
          <w:sz w:val="24"/>
          <w:szCs w:val="24"/>
        </w:rPr>
        <w:t>Wu, W</w:t>
      </w:r>
      <w:r w:rsidRPr="00860D50">
        <w:rPr>
          <w:rFonts w:ascii="Arial" w:hAnsi="Arial" w:cs="Arial"/>
          <w:sz w:val="24"/>
          <w:szCs w:val="24"/>
        </w:rPr>
        <w:t xml:space="preserve">., 2019. NOAA-LSTM: A new method of dialect identification. In Artificial Intelligence and Security: 5th International Conference, </w:t>
      </w:r>
      <w:r w:rsidRPr="008474FE">
        <w:rPr>
          <w:rFonts w:ascii="Arial" w:hAnsi="Arial" w:cs="Arial"/>
          <w:sz w:val="24"/>
          <w:szCs w:val="24"/>
          <w:u w:val="single"/>
        </w:rPr>
        <w:t>ICAIS 2019</w:t>
      </w:r>
      <w:r w:rsidRPr="00860D50">
        <w:rPr>
          <w:rFonts w:ascii="Arial" w:hAnsi="Arial" w:cs="Arial"/>
          <w:sz w:val="24"/>
          <w:szCs w:val="24"/>
        </w:rPr>
        <w:t>, New York, NY, USA, July 26-28, 2019, Proceedings, Part I 5 (pp. 16-26). Springer International Publishing.</w:t>
      </w:r>
    </w:p>
    <w:p w14:paraId="522951C2" w14:textId="77777777" w:rsidR="00860D50" w:rsidRDefault="00860D50" w:rsidP="00407834">
      <w:pPr>
        <w:spacing w:line="276" w:lineRule="auto"/>
        <w:rPr>
          <w:rFonts w:ascii="Arial" w:hAnsi="Arial" w:cs="Arial"/>
          <w:b/>
          <w:bCs/>
        </w:rPr>
      </w:pPr>
    </w:p>
    <w:p w14:paraId="0E38AB98" w14:textId="77777777" w:rsidR="00D441D8" w:rsidRDefault="00D441D8" w:rsidP="00D441D8">
      <w:pPr>
        <w:spacing w:line="276" w:lineRule="auto"/>
        <w:rPr>
          <w:rFonts w:ascii="Arial" w:hAnsi="Arial" w:cs="Arial"/>
          <w:b/>
        </w:rPr>
      </w:pPr>
      <w:r w:rsidRPr="00D441D8">
        <w:rPr>
          <w:rFonts w:ascii="Arial" w:hAnsi="Arial" w:cs="Arial"/>
          <w:b/>
        </w:rPr>
        <w:t>Journal reviewer</w:t>
      </w:r>
      <w:r>
        <w:rPr>
          <w:rFonts w:ascii="Arial" w:hAnsi="Arial" w:cs="Arial"/>
          <w:b/>
        </w:rPr>
        <w:t>:</w:t>
      </w:r>
    </w:p>
    <w:p w14:paraId="16BABEF0" w14:textId="77777777" w:rsidR="007F0CE9" w:rsidRDefault="007F0CE9" w:rsidP="00D441D8">
      <w:pPr>
        <w:spacing w:line="276" w:lineRule="auto"/>
        <w:rPr>
          <w:rFonts w:ascii="Arial" w:hAnsi="Arial" w:cs="Arial"/>
          <w:b/>
        </w:rPr>
      </w:pPr>
    </w:p>
    <w:p w14:paraId="3A313E88" w14:textId="4C711ED8" w:rsidR="00D441D8" w:rsidRDefault="00D441D8" w:rsidP="00F91957">
      <w:pPr>
        <w:spacing w:line="276" w:lineRule="auto"/>
        <w:ind w:left="1260" w:hanging="1260"/>
        <w:rPr>
          <w:rFonts w:ascii="Arial" w:hAnsi="Arial" w:cs="Arial"/>
          <w:b/>
          <w:bCs/>
          <w:iCs/>
        </w:rPr>
      </w:pPr>
      <w:r w:rsidRPr="00576BF4">
        <w:rPr>
          <w:rFonts w:ascii="Arial" w:hAnsi="Arial" w:cs="Arial"/>
          <w:bCs/>
        </w:rPr>
        <w:t>202</w:t>
      </w:r>
      <w:r>
        <w:rPr>
          <w:rFonts w:ascii="Arial" w:hAnsi="Arial" w:cs="Arial"/>
          <w:bCs/>
        </w:rPr>
        <w:t>5</w:t>
      </w:r>
      <w:r w:rsidRPr="00576BF4">
        <w:rPr>
          <w:rFonts w:ascii="Arial" w:hAnsi="Arial" w:cs="Arial"/>
          <w:bCs/>
        </w:rPr>
        <w:t>,</w:t>
      </w:r>
      <w:r w:rsidRPr="00576BF4">
        <w:rPr>
          <w:rFonts w:ascii="Arial" w:hAnsi="Arial" w:cs="Arial"/>
          <w:bCs/>
        </w:rPr>
        <w:tab/>
      </w:r>
      <w:proofErr w:type="spellStart"/>
      <w:r>
        <w:rPr>
          <w:rFonts w:ascii="Arial" w:hAnsi="Arial" w:cs="Arial"/>
          <w:b/>
          <w:bCs/>
          <w:iCs/>
        </w:rPr>
        <w:t>Heliyon</w:t>
      </w:r>
      <w:proofErr w:type="spellEnd"/>
      <w:r>
        <w:rPr>
          <w:rFonts w:ascii="Arial" w:hAnsi="Arial" w:cs="Arial"/>
          <w:b/>
          <w:bCs/>
          <w:iCs/>
        </w:rPr>
        <w:t>, Guest Reviewer</w:t>
      </w:r>
    </w:p>
    <w:p w14:paraId="19D8395E" w14:textId="77777777" w:rsidR="00F91957" w:rsidRPr="00F91957" w:rsidRDefault="00F91957" w:rsidP="00F91957">
      <w:pPr>
        <w:spacing w:line="276" w:lineRule="auto"/>
        <w:ind w:left="1260" w:hanging="1260"/>
        <w:rPr>
          <w:rFonts w:ascii="Arial" w:hAnsi="Arial" w:cs="Arial"/>
          <w:b/>
          <w:bCs/>
          <w:iCs/>
        </w:rPr>
      </w:pPr>
    </w:p>
    <w:p w14:paraId="021A78E6" w14:textId="3688D3C7" w:rsidR="00F510A7" w:rsidRDefault="001D1F38" w:rsidP="00407834">
      <w:pPr>
        <w:spacing w:line="276" w:lineRule="auto"/>
        <w:rPr>
          <w:rFonts w:ascii="Arial" w:hAnsi="Arial" w:cs="Arial"/>
          <w:b/>
          <w:bCs/>
        </w:rPr>
      </w:pPr>
      <w:r w:rsidRPr="00576BF4">
        <w:rPr>
          <w:rFonts w:ascii="Arial" w:hAnsi="Arial" w:cs="Arial"/>
          <w:b/>
          <w:bCs/>
        </w:rPr>
        <w:t>PRESENTATIONS</w:t>
      </w:r>
    </w:p>
    <w:p w14:paraId="221F815C" w14:textId="77777777" w:rsidR="00134076" w:rsidRPr="00576BF4" w:rsidRDefault="00134076" w:rsidP="00407834">
      <w:pPr>
        <w:spacing w:line="276" w:lineRule="auto"/>
        <w:rPr>
          <w:rFonts w:ascii="Arial" w:hAnsi="Arial" w:cs="Arial"/>
          <w:b/>
          <w:bCs/>
        </w:rPr>
      </w:pPr>
    </w:p>
    <w:p w14:paraId="025DE321" w14:textId="193E8F79" w:rsidR="003C0BEF" w:rsidRPr="00576BF4" w:rsidRDefault="003C0BEF" w:rsidP="009D3E30">
      <w:pPr>
        <w:spacing w:line="276" w:lineRule="auto"/>
        <w:ind w:left="1260" w:hanging="1260"/>
        <w:rPr>
          <w:rFonts w:ascii="Arial" w:hAnsi="Arial" w:cs="Arial"/>
          <w:bCs/>
          <w:iCs/>
        </w:rPr>
      </w:pPr>
      <w:r w:rsidRPr="00576BF4">
        <w:rPr>
          <w:rFonts w:ascii="Arial" w:hAnsi="Arial" w:cs="Arial"/>
          <w:bCs/>
        </w:rPr>
        <w:t>202</w:t>
      </w:r>
      <w:r w:rsidR="00BB15CF">
        <w:rPr>
          <w:rFonts w:ascii="Arial" w:hAnsi="Arial" w:cs="Arial"/>
          <w:bCs/>
        </w:rPr>
        <w:t>5</w:t>
      </w:r>
      <w:r w:rsidRPr="00576BF4">
        <w:rPr>
          <w:rFonts w:ascii="Arial" w:hAnsi="Arial" w:cs="Arial"/>
          <w:bCs/>
        </w:rPr>
        <w:t>,</w:t>
      </w:r>
      <w:r w:rsidRPr="00576BF4">
        <w:rPr>
          <w:rFonts w:ascii="Arial" w:hAnsi="Arial" w:cs="Arial"/>
          <w:bCs/>
        </w:rPr>
        <w:tab/>
      </w:r>
    </w:p>
    <w:p w14:paraId="439CFB31" w14:textId="77777777" w:rsidR="00D647B6" w:rsidRPr="00576BF4" w:rsidRDefault="00D647B6" w:rsidP="00407834">
      <w:pPr>
        <w:spacing w:line="276" w:lineRule="auto"/>
        <w:rPr>
          <w:rFonts w:ascii="Arial" w:hAnsi="Arial" w:cs="Arial"/>
        </w:rPr>
      </w:pPr>
    </w:p>
    <w:p w14:paraId="75E1D510" w14:textId="77777777" w:rsidR="00BC3157" w:rsidRPr="00576BF4" w:rsidRDefault="00BC3157" w:rsidP="00407834">
      <w:pPr>
        <w:spacing w:line="276" w:lineRule="auto"/>
        <w:rPr>
          <w:rFonts w:ascii="Arial" w:hAnsi="Arial" w:cs="Arial"/>
          <w:b/>
        </w:rPr>
      </w:pPr>
    </w:p>
    <w:p w14:paraId="1E2761C7" w14:textId="07B10A34" w:rsidR="00BC3157" w:rsidRPr="00576BF4" w:rsidRDefault="00BC3157" w:rsidP="00407834">
      <w:pPr>
        <w:spacing w:line="276" w:lineRule="auto"/>
        <w:rPr>
          <w:rFonts w:ascii="Arial" w:hAnsi="Arial" w:cs="Arial"/>
          <w:b/>
        </w:rPr>
      </w:pPr>
      <w:r w:rsidRPr="00576BF4">
        <w:rPr>
          <w:rFonts w:ascii="Arial" w:hAnsi="Arial" w:cs="Arial"/>
          <w:b/>
        </w:rPr>
        <w:t>MENTORING</w:t>
      </w:r>
    </w:p>
    <w:p w14:paraId="646C0C66" w14:textId="77777777" w:rsidR="007471F0" w:rsidRDefault="007471F0" w:rsidP="00F105ED">
      <w:pPr>
        <w:spacing w:line="276" w:lineRule="auto"/>
        <w:ind w:left="1260" w:hanging="1260"/>
        <w:rPr>
          <w:rFonts w:ascii="Arial" w:hAnsi="Arial" w:cs="Arial"/>
          <w:bCs/>
        </w:rPr>
      </w:pPr>
    </w:p>
    <w:p w14:paraId="2E0D996D" w14:textId="0327F7F0" w:rsidR="00F105ED" w:rsidRDefault="00F105ED" w:rsidP="00F105ED">
      <w:pPr>
        <w:spacing w:line="276" w:lineRule="auto"/>
        <w:ind w:left="1260" w:hanging="1260"/>
        <w:rPr>
          <w:rFonts w:ascii="Arial" w:hAnsi="Arial" w:cs="Arial"/>
          <w:b/>
          <w:bCs/>
          <w:iCs/>
        </w:rPr>
      </w:pPr>
      <w:r w:rsidRPr="00576BF4">
        <w:rPr>
          <w:rFonts w:ascii="Arial" w:hAnsi="Arial" w:cs="Arial"/>
          <w:bCs/>
        </w:rPr>
        <w:t>202</w:t>
      </w:r>
      <w:r w:rsidR="009D3E30">
        <w:rPr>
          <w:rFonts w:ascii="Arial" w:hAnsi="Arial" w:cs="Arial"/>
          <w:bCs/>
        </w:rPr>
        <w:t>5</w:t>
      </w:r>
      <w:r w:rsidR="00AD4249">
        <w:rPr>
          <w:rFonts w:ascii="Arial" w:hAnsi="Arial" w:cs="Arial"/>
          <w:bCs/>
        </w:rPr>
        <w:t>/08</w:t>
      </w:r>
      <w:r w:rsidRPr="00576BF4">
        <w:rPr>
          <w:rFonts w:ascii="Arial" w:hAnsi="Arial" w:cs="Arial"/>
          <w:bCs/>
        </w:rPr>
        <w:t>,</w:t>
      </w:r>
      <w:r w:rsidRPr="00576BF4">
        <w:rPr>
          <w:rFonts w:ascii="Arial" w:hAnsi="Arial" w:cs="Arial"/>
          <w:bCs/>
        </w:rPr>
        <w:tab/>
      </w:r>
      <w:r w:rsidR="009D3E30" w:rsidRPr="00827AB7">
        <w:rPr>
          <w:rFonts w:ascii="Arial" w:hAnsi="Arial" w:cs="Arial"/>
          <w:b/>
          <w:bCs/>
          <w:iCs/>
        </w:rPr>
        <w:t>Juile Zhu</w:t>
      </w:r>
      <w:r w:rsidR="009D3E30">
        <w:rPr>
          <w:rFonts w:ascii="Arial" w:hAnsi="Arial" w:cs="Arial"/>
          <w:iCs/>
        </w:rPr>
        <w:t xml:space="preserve"> </w:t>
      </w:r>
      <w:r w:rsidRPr="00576BF4">
        <w:rPr>
          <w:rFonts w:ascii="Arial" w:hAnsi="Arial" w:cs="Arial"/>
          <w:iCs/>
        </w:rPr>
        <w:t>(</w:t>
      </w:r>
      <w:r w:rsidR="009D3E30" w:rsidRPr="009D3E30">
        <w:rPr>
          <w:rFonts w:ascii="Arial" w:hAnsi="Arial" w:cs="Arial"/>
          <w:iCs/>
        </w:rPr>
        <w:t>Undergraduate</w:t>
      </w:r>
      <w:r w:rsidR="008C3DAA">
        <w:rPr>
          <w:rFonts w:ascii="Arial" w:hAnsi="Arial" w:cs="Arial"/>
          <w:iCs/>
        </w:rPr>
        <w:t xml:space="preserve">, </w:t>
      </w:r>
      <w:r w:rsidR="009D3E30">
        <w:rPr>
          <w:rFonts w:ascii="Arial" w:hAnsi="Arial" w:cs="Arial"/>
          <w:iCs/>
        </w:rPr>
        <w:t>OSU</w:t>
      </w:r>
      <w:r w:rsidRPr="00576BF4">
        <w:rPr>
          <w:rFonts w:ascii="Arial" w:hAnsi="Arial" w:cs="Arial"/>
          <w:iCs/>
        </w:rPr>
        <w:t>)</w:t>
      </w:r>
      <w:r w:rsidRPr="00576BF4">
        <w:rPr>
          <w:rFonts w:ascii="Arial" w:hAnsi="Arial" w:cs="Arial"/>
          <w:b/>
          <w:bCs/>
          <w:iCs/>
        </w:rPr>
        <w:t xml:space="preserve"> </w:t>
      </w:r>
    </w:p>
    <w:p w14:paraId="1C987206" w14:textId="3137D051" w:rsidR="00676623" w:rsidRPr="0004681F" w:rsidRDefault="00676623" w:rsidP="00F105ED">
      <w:pPr>
        <w:spacing w:line="276" w:lineRule="auto"/>
        <w:ind w:left="1260" w:hanging="1260"/>
        <w:rPr>
          <w:rFonts w:ascii="Arial" w:hAnsi="Arial" w:cs="Arial"/>
          <w:iCs/>
        </w:rPr>
      </w:pPr>
      <w:r>
        <w:rPr>
          <w:rFonts w:ascii="Arial" w:hAnsi="Arial" w:cs="Arial"/>
          <w:b/>
          <w:bCs/>
          <w:iCs/>
        </w:rPr>
        <w:tab/>
      </w:r>
      <w:r w:rsidRPr="0004681F">
        <w:rPr>
          <w:rFonts w:ascii="Arial" w:hAnsi="Arial" w:cs="Arial"/>
          <w:iCs/>
        </w:rPr>
        <w:t>B.S. in Mathematics and Neuroscience</w:t>
      </w:r>
    </w:p>
    <w:p w14:paraId="28FB3A10" w14:textId="77777777" w:rsidR="00853196" w:rsidRPr="00576BF4" w:rsidRDefault="00853196" w:rsidP="00407834">
      <w:pPr>
        <w:spacing w:line="276" w:lineRule="auto"/>
        <w:ind w:left="1260" w:hanging="1260"/>
        <w:rPr>
          <w:rFonts w:ascii="Arial" w:hAnsi="Arial" w:cs="Arial"/>
          <w:b/>
          <w:bCs/>
          <w:iCs/>
        </w:rPr>
      </w:pPr>
    </w:p>
    <w:p w14:paraId="309CA65E" w14:textId="4C4116AD" w:rsidR="004C6044" w:rsidRPr="00576BF4" w:rsidRDefault="0060191C" w:rsidP="004C6044">
      <w:pPr>
        <w:spacing w:line="276" w:lineRule="auto"/>
        <w:rPr>
          <w:rFonts w:ascii="Arial" w:hAnsi="Arial" w:cs="Arial"/>
          <w:b/>
        </w:rPr>
      </w:pPr>
      <w:r>
        <w:rPr>
          <w:rFonts w:ascii="Arial" w:hAnsi="Arial" w:cs="Arial"/>
          <w:b/>
        </w:rPr>
        <w:t>AWARDS</w:t>
      </w:r>
    </w:p>
    <w:p w14:paraId="35B16B82" w14:textId="77777777" w:rsidR="007471F0" w:rsidRDefault="007471F0" w:rsidP="00376DC7">
      <w:pPr>
        <w:spacing w:line="276" w:lineRule="auto"/>
        <w:ind w:left="1260" w:hanging="1260"/>
        <w:rPr>
          <w:rFonts w:ascii="Arial" w:hAnsi="Arial" w:cs="Arial"/>
          <w:bCs/>
        </w:rPr>
      </w:pPr>
    </w:p>
    <w:p w14:paraId="1C40B39F" w14:textId="77777777" w:rsidR="00D441D8" w:rsidRPr="00D441D8" w:rsidRDefault="00D441D8" w:rsidP="00D441D8">
      <w:pPr>
        <w:spacing w:line="276" w:lineRule="auto"/>
        <w:rPr>
          <w:rFonts w:ascii="Arial" w:hAnsi="Arial" w:cs="Arial"/>
          <w:b/>
        </w:rPr>
      </w:pPr>
    </w:p>
    <w:p w14:paraId="2ED2462E" w14:textId="77777777" w:rsidR="007C45AC" w:rsidRPr="00576BF4" w:rsidRDefault="007C45AC" w:rsidP="00376DC7">
      <w:pPr>
        <w:spacing w:line="276" w:lineRule="auto"/>
        <w:ind w:left="1260" w:hanging="1260"/>
        <w:rPr>
          <w:rFonts w:ascii="Arial" w:hAnsi="Arial" w:cs="Arial"/>
          <w:b/>
        </w:rPr>
      </w:pPr>
    </w:p>
    <w:p w14:paraId="7A150EBD" w14:textId="2562F6E7" w:rsidR="007E33DD" w:rsidRPr="00576BF4" w:rsidRDefault="00C26F69" w:rsidP="00407834">
      <w:pPr>
        <w:spacing w:line="276" w:lineRule="auto"/>
        <w:rPr>
          <w:rFonts w:ascii="Arial" w:hAnsi="Arial" w:cs="Arial"/>
          <w:b/>
        </w:rPr>
      </w:pPr>
      <w:r w:rsidRPr="00576BF4">
        <w:rPr>
          <w:rFonts w:ascii="Arial" w:hAnsi="Arial" w:cs="Arial"/>
          <w:b/>
        </w:rPr>
        <w:t>SKILLS</w:t>
      </w:r>
    </w:p>
    <w:p w14:paraId="539C50C8" w14:textId="77777777" w:rsidR="007471F0" w:rsidRPr="007471F0" w:rsidRDefault="007471F0" w:rsidP="007471F0">
      <w:pPr>
        <w:pBdr>
          <w:top w:val="nil"/>
          <w:left w:val="nil"/>
          <w:bottom w:val="nil"/>
          <w:right w:val="nil"/>
          <w:between w:val="nil"/>
        </w:pBdr>
        <w:contextualSpacing/>
        <w:rPr>
          <w:rFonts w:ascii="Arial" w:hAnsi="Arial" w:cs="Arial"/>
        </w:rPr>
      </w:pPr>
    </w:p>
    <w:p w14:paraId="47071C50" w14:textId="52E4D354" w:rsidR="00DD3B05" w:rsidRPr="00DD3B05" w:rsidRDefault="00DD3B05" w:rsidP="00DD3B05">
      <w:pPr>
        <w:pStyle w:val="ListParagraph"/>
        <w:numPr>
          <w:ilvl w:val="0"/>
          <w:numId w:val="7"/>
        </w:numPr>
        <w:pBdr>
          <w:top w:val="nil"/>
          <w:left w:val="nil"/>
          <w:bottom w:val="nil"/>
          <w:right w:val="nil"/>
          <w:between w:val="nil"/>
        </w:pBdr>
        <w:ind w:firstLineChars="0"/>
        <w:contextualSpacing/>
        <w:rPr>
          <w:rFonts w:ascii="Arial" w:hAnsi="Arial" w:cs="Arial"/>
        </w:rPr>
      </w:pPr>
      <w:r w:rsidRPr="0054090F">
        <w:rPr>
          <w:rFonts w:ascii="Arial" w:hAnsi="Arial" w:cs="Arial"/>
          <w:b/>
          <w:bCs/>
        </w:rPr>
        <w:t>Bioinformatics &amp; Data Analysis</w:t>
      </w:r>
      <w:r w:rsidRPr="00DD3B05">
        <w:rPr>
          <w:rFonts w:ascii="Arial" w:hAnsi="Arial" w:cs="Arial"/>
        </w:rPr>
        <w:t>: Next-generation sequencing,</w:t>
      </w:r>
      <w:r w:rsidR="004C1455" w:rsidRPr="004C1455">
        <w:t xml:space="preserve"> </w:t>
      </w:r>
      <w:r w:rsidR="004C1455">
        <w:rPr>
          <w:rFonts w:ascii="Arial" w:hAnsi="Arial" w:cs="Arial"/>
        </w:rPr>
        <w:t>p</w:t>
      </w:r>
      <w:r w:rsidR="004C1455" w:rsidRPr="004C1455">
        <w:rPr>
          <w:rFonts w:ascii="Arial" w:hAnsi="Arial" w:cs="Arial"/>
        </w:rPr>
        <w:t>roteomics</w:t>
      </w:r>
      <w:r w:rsidR="004C1455">
        <w:rPr>
          <w:rFonts w:ascii="Arial" w:hAnsi="Arial" w:cs="Arial"/>
        </w:rPr>
        <w:t>,</w:t>
      </w:r>
      <w:r w:rsidRPr="00DD3B05">
        <w:rPr>
          <w:rFonts w:ascii="Arial" w:hAnsi="Arial" w:cs="Arial"/>
        </w:rPr>
        <w:t xml:space="preserve"> single-cell multi-omics data analysis, high-performance computing (R, Python, HPC systems)</w:t>
      </w:r>
    </w:p>
    <w:p w14:paraId="0A4B9454" w14:textId="7FA59D88" w:rsidR="00DD3B05" w:rsidRPr="00DD3B05" w:rsidRDefault="00DD3B05" w:rsidP="00DD3B05">
      <w:pPr>
        <w:pStyle w:val="ListParagraph"/>
        <w:numPr>
          <w:ilvl w:val="0"/>
          <w:numId w:val="7"/>
        </w:numPr>
        <w:pBdr>
          <w:top w:val="nil"/>
          <w:left w:val="nil"/>
          <w:bottom w:val="nil"/>
          <w:right w:val="nil"/>
          <w:between w:val="nil"/>
        </w:pBdr>
        <w:ind w:firstLineChars="0"/>
        <w:contextualSpacing/>
        <w:rPr>
          <w:rFonts w:ascii="Arial" w:hAnsi="Arial" w:cs="Arial"/>
        </w:rPr>
      </w:pPr>
      <w:r w:rsidRPr="0054090F">
        <w:rPr>
          <w:rFonts w:ascii="Arial" w:hAnsi="Arial" w:cs="Arial"/>
          <w:b/>
          <w:bCs/>
        </w:rPr>
        <w:t>Software Development</w:t>
      </w:r>
      <w:r w:rsidRPr="00DD3B05">
        <w:rPr>
          <w:rFonts w:ascii="Arial" w:hAnsi="Arial" w:cs="Arial"/>
        </w:rPr>
        <w:t xml:space="preserve">: </w:t>
      </w:r>
      <w:r w:rsidR="007A0E8B">
        <w:rPr>
          <w:rFonts w:ascii="Arial" w:hAnsi="Arial" w:cs="Arial"/>
        </w:rPr>
        <w:t xml:space="preserve">Java </w:t>
      </w:r>
      <w:r w:rsidR="00881BB3">
        <w:rPr>
          <w:rFonts w:ascii="Arial" w:hAnsi="Arial" w:cs="Arial"/>
        </w:rPr>
        <w:t xml:space="preserve">Boot </w:t>
      </w:r>
      <w:r w:rsidR="007A0E8B">
        <w:rPr>
          <w:rFonts w:ascii="Arial" w:hAnsi="Arial" w:cs="Arial"/>
        </w:rPr>
        <w:t>Spring, Vue</w:t>
      </w:r>
      <w:r w:rsidR="00881BB3">
        <w:rPr>
          <w:rFonts w:ascii="Arial" w:hAnsi="Arial" w:cs="Arial"/>
        </w:rPr>
        <w:t>, Flask.</w:t>
      </w:r>
    </w:p>
    <w:p w14:paraId="0149A128" w14:textId="3E77EA10" w:rsidR="00DD3B05" w:rsidRPr="00DD3B05" w:rsidRDefault="00DD3B05" w:rsidP="00DD3B05">
      <w:pPr>
        <w:pStyle w:val="ListParagraph"/>
        <w:numPr>
          <w:ilvl w:val="0"/>
          <w:numId w:val="7"/>
        </w:numPr>
        <w:pBdr>
          <w:top w:val="nil"/>
          <w:left w:val="nil"/>
          <w:bottom w:val="nil"/>
          <w:right w:val="nil"/>
          <w:between w:val="nil"/>
        </w:pBdr>
        <w:ind w:firstLineChars="0"/>
        <w:contextualSpacing/>
        <w:rPr>
          <w:rFonts w:ascii="Arial" w:hAnsi="Arial" w:cs="Arial"/>
        </w:rPr>
      </w:pPr>
      <w:r w:rsidRPr="0054090F">
        <w:rPr>
          <w:rFonts w:ascii="Arial" w:hAnsi="Arial" w:cs="Arial"/>
          <w:b/>
          <w:bCs/>
        </w:rPr>
        <w:t>Machine Learning &amp; AI</w:t>
      </w:r>
      <w:r w:rsidRPr="00DD3B05">
        <w:rPr>
          <w:rFonts w:ascii="Arial" w:hAnsi="Arial" w:cs="Arial"/>
        </w:rPr>
        <w:t xml:space="preserve">: </w:t>
      </w:r>
      <w:proofErr w:type="spellStart"/>
      <w:r w:rsidR="009B1688">
        <w:rPr>
          <w:rFonts w:ascii="Arial" w:hAnsi="Arial" w:cs="Arial"/>
        </w:rPr>
        <w:t>Pytorch</w:t>
      </w:r>
      <w:proofErr w:type="spellEnd"/>
      <w:r w:rsidR="009B1688">
        <w:rPr>
          <w:rFonts w:ascii="Arial" w:hAnsi="Arial" w:cs="Arial"/>
        </w:rPr>
        <w:t>.</w:t>
      </w:r>
    </w:p>
    <w:p w14:paraId="2917A42A" w14:textId="7617A07F" w:rsidR="006A0268" w:rsidRPr="00DD3B05" w:rsidRDefault="00DD3B05" w:rsidP="00DD3B05">
      <w:pPr>
        <w:pStyle w:val="ListParagraph"/>
        <w:numPr>
          <w:ilvl w:val="0"/>
          <w:numId w:val="7"/>
        </w:numPr>
        <w:pBdr>
          <w:top w:val="nil"/>
          <w:left w:val="nil"/>
          <w:bottom w:val="nil"/>
          <w:right w:val="nil"/>
          <w:between w:val="nil"/>
        </w:pBdr>
        <w:ind w:firstLineChars="0"/>
        <w:contextualSpacing/>
        <w:rPr>
          <w:rFonts w:ascii="Arial" w:hAnsi="Arial" w:cs="Arial"/>
        </w:rPr>
      </w:pPr>
      <w:r w:rsidRPr="0054090F">
        <w:rPr>
          <w:rFonts w:ascii="Arial" w:hAnsi="Arial" w:cs="Arial"/>
          <w:b/>
          <w:bCs/>
        </w:rPr>
        <w:t>Data Visualization</w:t>
      </w:r>
      <w:r w:rsidRPr="00DD3B05">
        <w:rPr>
          <w:rFonts w:ascii="Arial" w:hAnsi="Arial" w:cs="Arial"/>
        </w:rPr>
        <w:t>: Creation of impactful visualizations (Adobe Illustrator, ggplot</w:t>
      </w:r>
      <w:proofErr w:type="gramStart"/>
      <w:r w:rsidRPr="00DD3B05">
        <w:rPr>
          <w:rFonts w:ascii="Arial" w:hAnsi="Arial" w:cs="Arial"/>
        </w:rPr>
        <w:t>2,</w:t>
      </w:r>
      <w:r w:rsidR="00137D30">
        <w:rPr>
          <w:rFonts w:ascii="Arial" w:hAnsi="Arial" w:cs="Arial"/>
        </w:rPr>
        <w:t>BioRender</w:t>
      </w:r>
      <w:proofErr w:type="gramEnd"/>
      <w:r w:rsidRPr="00DD3B05">
        <w:rPr>
          <w:rFonts w:ascii="Arial" w:hAnsi="Arial" w:cs="Arial"/>
        </w:rPr>
        <w:t>)</w:t>
      </w:r>
    </w:p>
    <w:p w14:paraId="1A2D2F5F" w14:textId="2C677AE9" w:rsidR="00DD1E4A" w:rsidRPr="00285C1C" w:rsidRDefault="00DD1E4A" w:rsidP="00D17E0B">
      <w:pPr>
        <w:pBdr>
          <w:top w:val="nil"/>
          <w:left w:val="nil"/>
          <w:bottom w:val="nil"/>
          <w:right w:val="nil"/>
          <w:between w:val="nil"/>
        </w:pBdr>
        <w:spacing w:line="276" w:lineRule="auto"/>
        <w:contextualSpacing/>
        <w:rPr>
          <w:rFonts w:ascii="Arial" w:hAnsi="Arial" w:cs="Arial"/>
        </w:rPr>
      </w:pPr>
    </w:p>
    <w:sectPr w:rsidR="00DD1E4A" w:rsidRPr="00285C1C" w:rsidSect="00EF36E8">
      <w:headerReference w:type="default" r:id="rId11"/>
      <w:footerReference w:type="default" r:id="rId12"/>
      <w:type w:val="continuous"/>
      <w:pgSz w:w="12240" w:h="15840"/>
      <w:pgMar w:top="720" w:right="720" w:bottom="720" w:left="720" w:header="720" w:footer="720" w:gutter="0"/>
      <w:cols w:space="720"/>
      <w:noEndnote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66A64B77" w14:textId="77777777" w:rsidR="00132F11" w:rsidRDefault="00132F11" w:rsidP="00B203FF">
      <w:r>
        <w:separator/>
      </w:r>
    </w:p>
  </w:endnote>
  <w:endnote w:type="continuationSeparator" w:id="0">
    <w:p w14:paraId="5B65FD6D" w14:textId="77777777" w:rsidR="00132F11" w:rsidRDefault="00132F11" w:rsidP="00B203F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">
    <w:altName w:val="Times New Roman"/>
    <w:panose1 w:val="020B06040202020202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Helvetica-Bold">
    <w:altName w:val="Arial"/>
    <w:panose1 w:val="00000000000000000000"/>
    <w:charset w:val="B2"/>
    <w:family w:val="auto"/>
    <w:pitch w:val="variable"/>
    <w:sig w:usb0="E00022FF" w:usb1="5200785B" w:usb2="00000000" w:usb3="00000000" w:csb0="000001D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rial-ItalicMT">
    <w:altName w:val="Arial"/>
    <w:panose1 w:val="020B0604020202020204"/>
    <w:charset w:val="00"/>
    <w:family w:val="swiss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0000294" w14:textId="0173569E" w:rsidR="00740AA0" w:rsidRPr="00182E53" w:rsidRDefault="00EB2687" w:rsidP="00740AA0">
    <w:pPr>
      <w:pStyle w:val="Footer"/>
      <w:jc w:val="center"/>
      <w:rPr>
        <w:rFonts w:ascii="Arial" w:hAnsi="Arial" w:cs="Arial"/>
        <w:noProof/>
      </w:rPr>
    </w:pPr>
    <w:r w:rsidRPr="00182E53">
      <w:rPr>
        <w:rFonts w:ascii="Arial" w:hAnsi="Arial" w:cs="Arial"/>
      </w:rPr>
      <w:t xml:space="preserve">CV </w:t>
    </w:r>
    <w:r>
      <w:rPr>
        <w:rFonts w:ascii="Arial" w:hAnsi="Arial" w:cs="Arial"/>
      </w:rPr>
      <w:t>–</w:t>
    </w:r>
    <w:r w:rsidRPr="00182E53">
      <w:rPr>
        <w:rFonts w:ascii="Arial" w:hAnsi="Arial" w:cs="Arial"/>
      </w:rPr>
      <w:t xml:space="preserve"> </w:t>
    </w:r>
    <w:r w:rsidR="009323DB">
      <w:rPr>
        <w:rFonts w:ascii="Arial" w:hAnsi="Arial" w:cs="Arial"/>
      </w:rPr>
      <w:t>Weidong</w:t>
    </w:r>
    <w:r w:rsidR="00E90B99">
      <w:rPr>
        <w:rFonts w:ascii="Arial" w:hAnsi="Arial" w:cs="Arial"/>
      </w:rPr>
      <w:t xml:space="preserve"> W</w:t>
    </w:r>
    <w:r w:rsidR="009323DB">
      <w:rPr>
        <w:rFonts w:ascii="Arial" w:hAnsi="Arial" w:cs="Arial"/>
      </w:rPr>
      <w:t>u</w:t>
    </w:r>
    <w:r w:rsidR="002C07EC">
      <w:rPr>
        <w:rFonts w:ascii="Arial" w:hAnsi="Arial" w:cs="Arial"/>
      </w:rPr>
      <w:t xml:space="preserve"> </w:t>
    </w:r>
    <w:r w:rsidRPr="00182E53">
      <w:rPr>
        <w:rFonts w:ascii="Arial" w:hAnsi="Arial" w:cs="Arial"/>
      </w:rPr>
      <w:t xml:space="preserve">– Page </w:t>
    </w:r>
    <w:r w:rsidRPr="00182E53">
      <w:rPr>
        <w:rFonts w:ascii="Arial" w:hAnsi="Arial" w:cs="Arial"/>
      </w:rPr>
      <w:fldChar w:fldCharType="begin"/>
    </w:r>
    <w:r w:rsidRPr="00182E53">
      <w:rPr>
        <w:rFonts w:ascii="Arial" w:hAnsi="Arial" w:cs="Arial"/>
      </w:rPr>
      <w:instrText xml:space="preserve"> PAGE   \* MERGEFORMAT </w:instrText>
    </w:r>
    <w:r w:rsidRPr="00182E53">
      <w:rPr>
        <w:rFonts w:ascii="Arial" w:hAnsi="Arial" w:cs="Arial"/>
      </w:rPr>
      <w:fldChar w:fldCharType="separate"/>
    </w:r>
    <w:r w:rsidR="00AE03F8">
      <w:rPr>
        <w:rFonts w:ascii="Arial" w:hAnsi="Arial" w:cs="Arial"/>
        <w:noProof/>
      </w:rPr>
      <w:t>2</w:t>
    </w:r>
    <w:r w:rsidRPr="00182E53">
      <w:rPr>
        <w:rFonts w:ascii="Arial" w:hAnsi="Arial" w:cs="Arial"/>
        <w:noProof/>
      </w:rPr>
      <w:fldChar w:fldCharType="end"/>
    </w:r>
    <w:r w:rsidR="00892DD8">
      <w:rPr>
        <w:rFonts w:ascii="Arial" w:hAnsi="Arial" w:cs="Arial"/>
        <w:noProof/>
      </w:rPr>
      <w:t xml:space="preserve"> of </w:t>
    </w:r>
    <w:r w:rsidR="00666018">
      <w:rPr>
        <w:rFonts w:ascii="Arial" w:hAnsi="Arial" w:cs="Arial"/>
        <w:noProof/>
      </w:rPr>
      <w:t>3</w:t>
    </w:r>
  </w:p>
  <w:p w14:paraId="7D97BFF5" w14:textId="77777777" w:rsidR="00EB2687" w:rsidRDefault="00EB2687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5142A239" w14:textId="77777777" w:rsidR="00132F11" w:rsidRDefault="00132F11" w:rsidP="00B203FF">
      <w:r>
        <w:separator/>
      </w:r>
    </w:p>
  </w:footnote>
  <w:footnote w:type="continuationSeparator" w:id="0">
    <w:p w14:paraId="7DD51991" w14:textId="77777777" w:rsidR="00132F11" w:rsidRDefault="00132F11" w:rsidP="00B203FF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3DEF332C" w14:textId="63C1A485" w:rsidR="00EB2687" w:rsidRPr="00254020" w:rsidRDefault="00000000" w:rsidP="0022726D">
    <w:pPr>
      <w:pStyle w:val="Style1"/>
      <w:rPr>
        <w:rFonts w:asciiTheme="majorHAnsi" w:eastAsiaTheme="majorEastAsia" w:hAnsiTheme="majorHAnsi" w:cstheme="majorBidi"/>
        <w:sz w:val="32"/>
        <w:szCs w:val="32"/>
      </w:rPr>
    </w:pPr>
    <w:sdt>
      <w:sdtPr>
        <w:rPr>
          <w:rFonts w:ascii="Arial" w:hAnsi="Arial" w:cs="Arial" w:hint="eastAsia"/>
          <w:i w:val="0"/>
          <w:sz w:val="22"/>
          <w:szCs w:val="22"/>
        </w:rPr>
        <w:alias w:val="Title"/>
        <w:id w:val="2145156437"/>
        <w:placeholder>
          <w:docPart w:val="B9B25031FC8440ED91FC1705E6A6CF6B"/>
        </w:placeholder>
        <w:dataBinding w:prefixMappings="xmlns:ns0='http://schemas.openxmlformats.org/package/2006/metadata/core-properties' xmlns:ns1='http://purl.org/dc/elements/1.1/'" w:xpath="/ns0:coreProperties[1]/ns1:title[1]" w:storeItemID="{6C3C8BC8-F283-45AE-878A-BAB7291924A1}"/>
        <w:text/>
      </w:sdtPr>
      <w:sdtContent>
        <w:r w:rsidR="00505A46">
          <w:rPr>
            <w:rFonts w:ascii="Arial" w:hAnsi="Arial" w:cs="Arial"/>
            <w:i w:val="0"/>
            <w:sz w:val="22"/>
            <w:szCs w:val="22"/>
          </w:rPr>
          <w:t>Weidong Wu</w:t>
        </w:r>
        <w:r w:rsidR="008E4EB1">
          <w:rPr>
            <w:rFonts w:ascii="Arial" w:hAnsi="Arial" w:cs="Arial" w:hint="eastAsia"/>
            <w:i w:val="0"/>
            <w:sz w:val="22"/>
            <w:szCs w:val="22"/>
          </w:rPr>
          <w:t xml:space="preserve">       </w:t>
        </w:r>
        <w:r w:rsidR="00EB2687" w:rsidRPr="00182E53">
          <w:rPr>
            <w:rFonts w:ascii="Arial" w:hAnsi="Arial" w:cs="Arial" w:hint="eastAsia"/>
            <w:i w:val="0"/>
            <w:sz w:val="22"/>
            <w:szCs w:val="22"/>
          </w:rPr>
          <w:t xml:space="preserve">                        </w:t>
        </w:r>
        <w:r w:rsidR="000C5328">
          <w:rPr>
            <w:rFonts w:ascii="Arial" w:hAnsi="Arial" w:cs="Arial" w:hint="eastAsia"/>
            <w:i w:val="0"/>
            <w:sz w:val="22"/>
            <w:szCs w:val="22"/>
          </w:rPr>
          <w:t xml:space="preserve">        </w:t>
        </w:r>
        <w:r w:rsidR="00CC59A9">
          <w:rPr>
            <w:rFonts w:ascii="Arial" w:hAnsi="Arial" w:cs="Arial"/>
            <w:i w:val="0"/>
            <w:sz w:val="22"/>
            <w:szCs w:val="22"/>
          </w:rPr>
          <w:t>Aug</w:t>
        </w:r>
        <w:r w:rsidR="00D318F4">
          <w:rPr>
            <w:rFonts w:ascii="Arial" w:hAnsi="Arial" w:cs="Arial"/>
            <w:i w:val="0"/>
            <w:sz w:val="22"/>
            <w:szCs w:val="22"/>
          </w:rPr>
          <w:t xml:space="preserve"> </w:t>
        </w:r>
        <w:r w:rsidR="00830ACC">
          <w:rPr>
            <w:rFonts w:ascii="Arial" w:hAnsi="Arial" w:cs="Arial"/>
            <w:i w:val="0"/>
            <w:sz w:val="22"/>
            <w:szCs w:val="22"/>
          </w:rPr>
          <w:t>2</w:t>
        </w:r>
        <w:r w:rsidR="00CC59A9">
          <w:rPr>
            <w:rFonts w:ascii="Arial" w:hAnsi="Arial" w:cs="Arial"/>
            <w:i w:val="0"/>
            <w:sz w:val="22"/>
            <w:szCs w:val="22"/>
          </w:rPr>
          <w:t>7</w:t>
        </w:r>
        <w:r w:rsidR="00465F92">
          <w:rPr>
            <w:rFonts w:ascii="Arial" w:hAnsi="Arial" w:cs="Arial" w:hint="eastAsia"/>
            <w:i w:val="0"/>
            <w:sz w:val="22"/>
            <w:szCs w:val="22"/>
          </w:rPr>
          <w:t>, 202</w:t>
        </w:r>
        <w:r w:rsidR="00D52E36">
          <w:rPr>
            <w:rFonts w:ascii="Arial" w:hAnsi="Arial" w:cs="Arial"/>
            <w:i w:val="0"/>
            <w:sz w:val="22"/>
            <w:szCs w:val="22"/>
          </w:rPr>
          <w:t>5</w:t>
        </w:r>
      </w:sdtContent>
    </w:sdt>
  </w:p>
  <w:p w14:paraId="1C8B04BD" w14:textId="77777777" w:rsidR="00EB2687" w:rsidRDefault="00EB2687"/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A7D1C33"/>
    <w:multiLevelType w:val="hybridMultilevel"/>
    <w:tmpl w:val="0EE4BAB2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17A72713"/>
    <w:multiLevelType w:val="hybridMultilevel"/>
    <w:tmpl w:val="5ABC6A7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 w15:restartNumberingAfterBreak="0">
    <w:nsid w:val="1AA97B04"/>
    <w:multiLevelType w:val="multilevel"/>
    <w:tmpl w:val="55BEBAD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226547F4"/>
    <w:multiLevelType w:val="hybridMultilevel"/>
    <w:tmpl w:val="59A0B0DA"/>
    <w:lvl w:ilvl="0" w:tplc="FFFFFFF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2780D7F"/>
    <w:multiLevelType w:val="hybridMultilevel"/>
    <w:tmpl w:val="F6B297CC"/>
    <w:lvl w:ilvl="0" w:tplc="592EA7EA">
      <w:start w:val="1"/>
      <w:numFmt w:val="decimal"/>
      <w:lvlText w:val="%1.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5" w15:restartNumberingAfterBreak="0">
    <w:nsid w:val="4A3D3DE8"/>
    <w:multiLevelType w:val="hybridMultilevel"/>
    <w:tmpl w:val="0EE4BAB2"/>
    <w:lvl w:ilvl="0" w:tplc="FFFFFFFF">
      <w:start w:val="1"/>
      <w:numFmt w:val="decimal"/>
      <w:lvlText w:val="%1."/>
      <w:lvlJc w:val="left"/>
      <w:pPr>
        <w:ind w:left="360" w:hanging="360"/>
      </w:pPr>
    </w:lvl>
    <w:lvl w:ilvl="1" w:tplc="FFFFFFFF" w:tentative="1">
      <w:start w:val="1"/>
      <w:numFmt w:val="lowerLetter"/>
      <w:lvlText w:val="%2)"/>
      <w:lvlJc w:val="left"/>
      <w:pPr>
        <w:ind w:left="840" w:hanging="420"/>
      </w:pPr>
    </w:lvl>
    <w:lvl w:ilvl="2" w:tplc="FFFFFFFF" w:tentative="1">
      <w:start w:val="1"/>
      <w:numFmt w:val="lowerRoman"/>
      <w:lvlText w:val="%3."/>
      <w:lvlJc w:val="right"/>
      <w:pPr>
        <w:ind w:left="1260" w:hanging="420"/>
      </w:pPr>
    </w:lvl>
    <w:lvl w:ilvl="3" w:tplc="FFFFFFFF" w:tentative="1">
      <w:start w:val="1"/>
      <w:numFmt w:val="decimal"/>
      <w:lvlText w:val="%4."/>
      <w:lvlJc w:val="left"/>
      <w:pPr>
        <w:ind w:left="1680" w:hanging="420"/>
      </w:pPr>
    </w:lvl>
    <w:lvl w:ilvl="4" w:tplc="FFFFFFFF" w:tentative="1">
      <w:start w:val="1"/>
      <w:numFmt w:val="lowerLetter"/>
      <w:lvlText w:val="%5)"/>
      <w:lvlJc w:val="left"/>
      <w:pPr>
        <w:ind w:left="2100" w:hanging="420"/>
      </w:pPr>
    </w:lvl>
    <w:lvl w:ilvl="5" w:tplc="FFFFFFFF" w:tentative="1">
      <w:start w:val="1"/>
      <w:numFmt w:val="lowerRoman"/>
      <w:lvlText w:val="%6."/>
      <w:lvlJc w:val="right"/>
      <w:pPr>
        <w:ind w:left="2520" w:hanging="420"/>
      </w:pPr>
    </w:lvl>
    <w:lvl w:ilvl="6" w:tplc="FFFFFFFF" w:tentative="1">
      <w:start w:val="1"/>
      <w:numFmt w:val="decimal"/>
      <w:lvlText w:val="%7."/>
      <w:lvlJc w:val="left"/>
      <w:pPr>
        <w:ind w:left="2940" w:hanging="420"/>
      </w:pPr>
    </w:lvl>
    <w:lvl w:ilvl="7" w:tplc="FFFFFFFF" w:tentative="1">
      <w:start w:val="1"/>
      <w:numFmt w:val="lowerLetter"/>
      <w:lvlText w:val="%8)"/>
      <w:lvlJc w:val="left"/>
      <w:pPr>
        <w:ind w:left="3360" w:hanging="420"/>
      </w:pPr>
    </w:lvl>
    <w:lvl w:ilvl="8" w:tplc="FFFFFFFF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6" w15:restartNumberingAfterBreak="0">
    <w:nsid w:val="7D0C02CA"/>
    <w:multiLevelType w:val="multilevel"/>
    <w:tmpl w:val="531CD40A"/>
    <w:lvl w:ilvl="0">
      <w:start w:val="1"/>
      <w:numFmt w:val="bullet"/>
      <w:lvlText w:val="●"/>
      <w:lvlJc w:val="left"/>
      <w:pPr>
        <w:ind w:left="2400" w:hanging="360"/>
      </w:pPr>
      <w:rPr>
        <w:u w:val="none"/>
      </w:rPr>
    </w:lvl>
    <w:lvl w:ilvl="1">
      <w:start w:val="1"/>
      <w:numFmt w:val="bullet"/>
      <w:lvlText w:val="○"/>
      <w:lvlJc w:val="left"/>
      <w:pPr>
        <w:ind w:left="3120" w:hanging="360"/>
      </w:pPr>
      <w:rPr>
        <w:u w:val="none"/>
      </w:rPr>
    </w:lvl>
    <w:lvl w:ilvl="2">
      <w:start w:val="1"/>
      <w:numFmt w:val="bullet"/>
      <w:lvlText w:val="■"/>
      <w:lvlJc w:val="left"/>
      <w:pPr>
        <w:ind w:left="3840" w:hanging="360"/>
      </w:pPr>
      <w:rPr>
        <w:u w:val="none"/>
      </w:rPr>
    </w:lvl>
    <w:lvl w:ilvl="3">
      <w:start w:val="1"/>
      <w:numFmt w:val="bullet"/>
      <w:lvlText w:val="●"/>
      <w:lvlJc w:val="left"/>
      <w:pPr>
        <w:ind w:left="4560" w:hanging="360"/>
      </w:pPr>
      <w:rPr>
        <w:u w:val="none"/>
      </w:rPr>
    </w:lvl>
    <w:lvl w:ilvl="4">
      <w:start w:val="1"/>
      <w:numFmt w:val="bullet"/>
      <w:lvlText w:val="○"/>
      <w:lvlJc w:val="left"/>
      <w:pPr>
        <w:ind w:left="5280" w:hanging="360"/>
      </w:pPr>
      <w:rPr>
        <w:u w:val="none"/>
      </w:rPr>
    </w:lvl>
    <w:lvl w:ilvl="5">
      <w:start w:val="1"/>
      <w:numFmt w:val="bullet"/>
      <w:lvlText w:val="■"/>
      <w:lvlJc w:val="left"/>
      <w:pPr>
        <w:ind w:left="6000" w:hanging="360"/>
      </w:pPr>
      <w:rPr>
        <w:u w:val="none"/>
      </w:rPr>
    </w:lvl>
    <w:lvl w:ilvl="6">
      <w:start w:val="1"/>
      <w:numFmt w:val="bullet"/>
      <w:lvlText w:val="●"/>
      <w:lvlJc w:val="left"/>
      <w:pPr>
        <w:ind w:left="6720" w:hanging="360"/>
      </w:pPr>
      <w:rPr>
        <w:u w:val="none"/>
      </w:rPr>
    </w:lvl>
    <w:lvl w:ilvl="7">
      <w:start w:val="1"/>
      <w:numFmt w:val="bullet"/>
      <w:lvlText w:val="○"/>
      <w:lvlJc w:val="left"/>
      <w:pPr>
        <w:ind w:left="7440" w:hanging="360"/>
      </w:pPr>
      <w:rPr>
        <w:u w:val="none"/>
      </w:rPr>
    </w:lvl>
    <w:lvl w:ilvl="8">
      <w:start w:val="1"/>
      <w:numFmt w:val="bullet"/>
      <w:lvlText w:val="■"/>
      <w:lvlJc w:val="left"/>
      <w:pPr>
        <w:ind w:left="8160" w:hanging="360"/>
      </w:pPr>
      <w:rPr>
        <w:u w:val="none"/>
      </w:rPr>
    </w:lvl>
  </w:abstractNum>
  <w:num w:numId="1" w16cid:durableId="1643149168">
    <w:abstractNumId w:val="6"/>
  </w:num>
  <w:num w:numId="2" w16cid:durableId="969630502">
    <w:abstractNumId w:val="0"/>
  </w:num>
  <w:num w:numId="3" w16cid:durableId="1212687446">
    <w:abstractNumId w:val="4"/>
  </w:num>
  <w:num w:numId="4" w16cid:durableId="1038623199">
    <w:abstractNumId w:val="5"/>
  </w:num>
  <w:num w:numId="5" w16cid:durableId="1979992419">
    <w:abstractNumId w:val="3"/>
  </w:num>
  <w:num w:numId="6" w16cid:durableId="463694397">
    <w:abstractNumId w:val="2"/>
  </w:num>
  <w:num w:numId="7" w16cid:durableId="1851214382">
    <w:abstractNumId w:val="1"/>
  </w:num>
  <w:numIdMacAtCleanup w:val="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66"/>
  <w:bordersDoNotSurroundHeader/>
  <w:bordersDoNotSurroundFooter/>
  <w:hideSpellingErrors/>
  <w:hideGrammaticalErrors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7M0tjCwMDMyNTc1MDFW0lEKTi0uzszPAykwrwUA37wdESwAAAA="/>
    <w:docVar w:name="EN.CategoryHeadingStyles" w:val="&lt;section-heading-styles&gt;&lt;category-title alignment=&quot;1&quot;&gt;&lt;/category-title&gt;&lt;category-heading bold=&quot;1&quot;&gt;&lt;/category-heading&gt;&lt;/section-heading-styles&gt;"/>
    <w:docVar w:name="EN.DefaultReferenceGroups" w:val="&lt;reference-groups&gt;&lt;reference-group&gt;&lt;kind&gt;1&lt;/kind&gt;&lt;heading&gt;Publications&lt;/heading&gt;&lt;alignment&gt;0&lt;/alignment&gt;&lt;records&gt;&lt;record&gt;&lt;key app=&quot;EN&quot; db-id=&quot;sfdsvt55bs2d2oetwx4ptwtqespppaf2a9zd&quot; timestamp=&quot;1687910733&quot;&gt;734&lt;/key&gt;&lt;/record&gt;&lt;record&gt;&lt;key app=&quot;EN&quot; db-id=&quot;sfdsvt55bs2d2oetwx4ptwtqespppaf2a9zd&quot; timestamp=&quot;1687910805&quot;&gt;737&lt;/key&gt;&lt;/record&gt;&lt;/records&gt;&lt;/reference-group&gt;&lt;reference-group&gt;&lt;kind&gt;1&lt;/kind&gt;&lt;heading&gt;&amp;#xD;Manuscripts under review&lt;/heading&gt;&lt;alignment&gt;0&lt;/alignment&gt;&lt;records&gt;&lt;/records&gt;&lt;/reference-group&gt;&lt;reference-group&gt;&lt;kind&gt;1&lt;/kind&gt;&lt;heading&gt;&amp;#xD;Manuscripts in Progress&lt;/heading&gt;&lt;alignment&gt;0&lt;/alignment&gt;&lt;records&gt;&lt;/records&gt;&lt;/reference-group&gt;&lt;reference-group&gt;&lt;kind&gt;1&lt;/kind&gt;&lt;heading&gt;&amp;#xD;Conference Presentations&lt;/heading&gt;&lt;alignment&gt;0&lt;/alignment&gt;&lt;records&gt;&lt;/records&gt;&lt;/reference-group&gt;&lt;reference-group&gt;&lt;kind&gt;1&lt;/kind&gt;&lt;heading&gt;&amp;#xD;Posters&lt;/heading&gt;&lt;alignment&gt;0&lt;/alignment&gt;&lt;records&gt;&lt;/records&gt;&lt;/reference-group&gt;&lt;/reference-groups&gt;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 CV Copy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fdsvt55bs2d2oetwx4ptwtqespppaf2a9zd&quot;&gt;My EndNote Library&lt;record-ids&gt;&lt;item&gt;734&lt;/item&gt;&lt;item&gt;737&lt;/item&gt;&lt;/record-ids&gt;&lt;/item&gt;&lt;/Libraries&gt;"/>
  </w:docVars>
  <w:rsids>
    <w:rsidRoot w:val="00B203FF"/>
    <w:rsid w:val="00003415"/>
    <w:rsid w:val="00003E23"/>
    <w:rsid w:val="00007C30"/>
    <w:rsid w:val="00013F83"/>
    <w:rsid w:val="00015731"/>
    <w:rsid w:val="0001699D"/>
    <w:rsid w:val="00021FD2"/>
    <w:rsid w:val="000233FE"/>
    <w:rsid w:val="00024B7E"/>
    <w:rsid w:val="00026BE5"/>
    <w:rsid w:val="00027A2D"/>
    <w:rsid w:val="00027B3E"/>
    <w:rsid w:val="00030915"/>
    <w:rsid w:val="00030CEC"/>
    <w:rsid w:val="00032A15"/>
    <w:rsid w:val="00033DD1"/>
    <w:rsid w:val="00034494"/>
    <w:rsid w:val="000345CF"/>
    <w:rsid w:val="00034EFD"/>
    <w:rsid w:val="00037236"/>
    <w:rsid w:val="00037D60"/>
    <w:rsid w:val="00040123"/>
    <w:rsid w:val="0004116A"/>
    <w:rsid w:val="000413E7"/>
    <w:rsid w:val="0004226F"/>
    <w:rsid w:val="00042C67"/>
    <w:rsid w:val="000447FF"/>
    <w:rsid w:val="00044DB2"/>
    <w:rsid w:val="00045871"/>
    <w:rsid w:val="000464C2"/>
    <w:rsid w:val="0004681F"/>
    <w:rsid w:val="0005064F"/>
    <w:rsid w:val="000527C9"/>
    <w:rsid w:val="0005397E"/>
    <w:rsid w:val="00054620"/>
    <w:rsid w:val="00054F57"/>
    <w:rsid w:val="00054F9A"/>
    <w:rsid w:val="00055401"/>
    <w:rsid w:val="00064311"/>
    <w:rsid w:val="00064A1B"/>
    <w:rsid w:val="000660A5"/>
    <w:rsid w:val="00066CF8"/>
    <w:rsid w:val="00067329"/>
    <w:rsid w:val="00073E28"/>
    <w:rsid w:val="000757BE"/>
    <w:rsid w:val="00080F15"/>
    <w:rsid w:val="000812F7"/>
    <w:rsid w:val="00084A1E"/>
    <w:rsid w:val="00086BE7"/>
    <w:rsid w:val="000878C6"/>
    <w:rsid w:val="0009010C"/>
    <w:rsid w:val="00090984"/>
    <w:rsid w:val="00091CD9"/>
    <w:rsid w:val="00092A3E"/>
    <w:rsid w:val="00093ECC"/>
    <w:rsid w:val="00094209"/>
    <w:rsid w:val="000951A5"/>
    <w:rsid w:val="00097370"/>
    <w:rsid w:val="000A13C1"/>
    <w:rsid w:val="000A3D35"/>
    <w:rsid w:val="000A3EDA"/>
    <w:rsid w:val="000A5B7E"/>
    <w:rsid w:val="000A5C4D"/>
    <w:rsid w:val="000A61E7"/>
    <w:rsid w:val="000A69C9"/>
    <w:rsid w:val="000B29D4"/>
    <w:rsid w:val="000B4AA8"/>
    <w:rsid w:val="000B4F56"/>
    <w:rsid w:val="000C0AB7"/>
    <w:rsid w:val="000C169E"/>
    <w:rsid w:val="000C43AB"/>
    <w:rsid w:val="000C5328"/>
    <w:rsid w:val="000C5C72"/>
    <w:rsid w:val="000C6FBC"/>
    <w:rsid w:val="000C70CA"/>
    <w:rsid w:val="000D0254"/>
    <w:rsid w:val="000D15EE"/>
    <w:rsid w:val="000D1C28"/>
    <w:rsid w:val="000D2156"/>
    <w:rsid w:val="000D4A85"/>
    <w:rsid w:val="000D5615"/>
    <w:rsid w:val="000D632C"/>
    <w:rsid w:val="000D683E"/>
    <w:rsid w:val="000E1881"/>
    <w:rsid w:val="000E1ACE"/>
    <w:rsid w:val="000E5655"/>
    <w:rsid w:val="000F1BF0"/>
    <w:rsid w:val="000F1DAD"/>
    <w:rsid w:val="000F4F6A"/>
    <w:rsid w:val="000F7A4F"/>
    <w:rsid w:val="00100147"/>
    <w:rsid w:val="001009DD"/>
    <w:rsid w:val="00100D85"/>
    <w:rsid w:val="00101B59"/>
    <w:rsid w:val="00101C0F"/>
    <w:rsid w:val="00101D9E"/>
    <w:rsid w:val="001034FC"/>
    <w:rsid w:val="001047B1"/>
    <w:rsid w:val="00105F56"/>
    <w:rsid w:val="001079BC"/>
    <w:rsid w:val="00107F1E"/>
    <w:rsid w:val="00110408"/>
    <w:rsid w:val="001113E9"/>
    <w:rsid w:val="00111BF2"/>
    <w:rsid w:val="00113176"/>
    <w:rsid w:val="00115715"/>
    <w:rsid w:val="00117854"/>
    <w:rsid w:val="001206E9"/>
    <w:rsid w:val="001208E4"/>
    <w:rsid w:val="00121BC6"/>
    <w:rsid w:val="00122CD2"/>
    <w:rsid w:val="00122D54"/>
    <w:rsid w:val="00127D79"/>
    <w:rsid w:val="00131F67"/>
    <w:rsid w:val="00132383"/>
    <w:rsid w:val="00132903"/>
    <w:rsid w:val="00132F11"/>
    <w:rsid w:val="00134076"/>
    <w:rsid w:val="00135767"/>
    <w:rsid w:val="00136472"/>
    <w:rsid w:val="00137D30"/>
    <w:rsid w:val="00140177"/>
    <w:rsid w:val="001416FE"/>
    <w:rsid w:val="00141FF2"/>
    <w:rsid w:val="00142EB3"/>
    <w:rsid w:val="0014359A"/>
    <w:rsid w:val="00146B4A"/>
    <w:rsid w:val="00151128"/>
    <w:rsid w:val="00155E67"/>
    <w:rsid w:val="00156646"/>
    <w:rsid w:val="00156FF4"/>
    <w:rsid w:val="001604C6"/>
    <w:rsid w:val="0016134D"/>
    <w:rsid w:val="00162CEA"/>
    <w:rsid w:val="00163577"/>
    <w:rsid w:val="00165E41"/>
    <w:rsid w:val="001735DD"/>
    <w:rsid w:val="00173B8F"/>
    <w:rsid w:val="0017598A"/>
    <w:rsid w:val="0017788B"/>
    <w:rsid w:val="00180DED"/>
    <w:rsid w:val="00181EF9"/>
    <w:rsid w:val="00182E53"/>
    <w:rsid w:val="00183FB9"/>
    <w:rsid w:val="00185000"/>
    <w:rsid w:val="001850AF"/>
    <w:rsid w:val="00190CB1"/>
    <w:rsid w:val="00191B0E"/>
    <w:rsid w:val="00192938"/>
    <w:rsid w:val="00192B36"/>
    <w:rsid w:val="0019310B"/>
    <w:rsid w:val="0019365F"/>
    <w:rsid w:val="00196C32"/>
    <w:rsid w:val="001A0956"/>
    <w:rsid w:val="001A0C1A"/>
    <w:rsid w:val="001A1200"/>
    <w:rsid w:val="001A1332"/>
    <w:rsid w:val="001A4758"/>
    <w:rsid w:val="001A56A8"/>
    <w:rsid w:val="001A68D8"/>
    <w:rsid w:val="001B0528"/>
    <w:rsid w:val="001B0A21"/>
    <w:rsid w:val="001B238F"/>
    <w:rsid w:val="001B2F95"/>
    <w:rsid w:val="001B48D8"/>
    <w:rsid w:val="001B5CA2"/>
    <w:rsid w:val="001B6681"/>
    <w:rsid w:val="001C318F"/>
    <w:rsid w:val="001C5BA9"/>
    <w:rsid w:val="001C658F"/>
    <w:rsid w:val="001C75EC"/>
    <w:rsid w:val="001D1F38"/>
    <w:rsid w:val="001D3AEA"/>
    <w:rsid w:val="001D4487"/>
    <w:rsid w:val="001D45DA"/>
    <w:rsid w:val="001D4F78"/>
    <w:rsid w:val="001D545C"/>
    <w:rsid w:val="001D6852"/>
    <w:rsid w:val="001D6868"/>
    <w:rsid w:val="001E1664"/>
    <w:rsid w:val="001E240C"/>
    <w:rsid w:val="001E272C"/>
    <w:rsid w:val="001E2E99"/>
    <w:rsid w:val="001E3CD6"/>
    <w:rsid w:val="001E4D46"/>
    <w:rsid w:val="001E5647"/>
    <w:rsid w:val="001E5847"/>
    <w:rsid w:val="001E58B7"/>
    <w:rsid w:val="001F00D4"/>
    <w:rsid w:val="001F04B0"/>
    <w:rsid w:val="001F050D"/>
    <w:rsid w:val="001F07FC"/>
    <w:rsid w:val="001F1C8C"/>
    <w:rsid w:val="001F2DF2"/>
    <w:rsid w:val="001F33B4"/>
    <w:rsid w:val="001F391A"/>
    <w:rsid w:val="001F39A8"/>
    <w:rsid w:val="001F523B"/>
    <w:rsid w:val="001F6AD0"/>
    <w:rsid w:val="001F7E99"/>
    <w:rsid w:val="00200007"/>
    <w:rsid w:val="00201982"/>
    <w:rsid w:val="00205592"/>
    <w:rsid w:val="002063F6"/>
    <w:rsid w:val="00206DE7"/>
    <w:rsid w:val="00206EBE"/>
    <w:rsid w:val="00210E60"/>
    <w:rsid w:val="0021248A"/>
    <w:rsid w:val="00212DC6"/>
    <w:rsid w:val="002135B2"/>
    <w:rsid w:val="00214936"/>
    <w:rsid w:val="00215A47"/>
    <w:rsid w:val="0021614B"/>
    <w:rsid w:val="00216515"/>
    <w:rsid w:val="002207DC"/>
    <w:rsid w:val="00220A7F"/>
    <w:rsid w:val="00221AFC"/>
    <w:rsid w:val="00222FED"/>
    <w:rsid w:val="00223A68"/>
    <w:rsid w:val="002255E2"/>
    <w:rsid w:val="00225697"/>
    <w:rsid w:val="0022726D"/>
    <w:rsid w:val="00230D8A"/>
    <w:rsid w:val="00231565"/>
    <w:rsid w:val="00231FED"/>
    <w:rsid w:val="002322B4"/>
    <w:rsid w:val="002326A9"/>
    <w:rsid w:val="00233597"/>
    <w:rsid w:val="002353F9"/>
    <w:rsid w:val="002355B4"/>
    <w:rsid w:val="002417F4"/>
    <w:rsid w:val="00246227"/>
    <w:rsid w:val="00247E3B"/>
    <w:rsid w:val="0025010E"/>
    <w:rsid w:val="002515F3"/>
    <w:rsid w:val="00251630"/>
    <w:rsid w:val="00251FF3"/>
    <w:rsid w:val="00252D13"/>
    <w:rsid w:val="002531A0"/>
    <w:rsid w:val="00253925"/>
    <w:rsid w:val="00254020"/>
    <w:rsid w:val="00254C1F"/>
    <w:rsid w:val="002557AB"/>
    <w:rsid w:val="002601A9"/>
    <w:rsid w:val="00261DF7"/>
    <w:rsid w:val="00264F65"/>
    <w:rsid w:val="00265726"/>
    <w:rsid w:val="002674A6"/>
    <w:rsid w:val="0026796B"/>
    <w:rsid w:val="00271148"/>
    <w:rsid w:val="00272CC8"/>
    <w:rsid w:val="0027369A"/>
    <w:rsid w:val="00273892"/>
    <w:rsid w:val="002758BC"/>
    <w:rsid w:val="00275D81"/>
    <w:rsid w:val="00276574"/>
    <w:rsid w:val="00277377"/>
    <w:rsid w:val="00277772"/>
    <w:rsid w:val="00280AE7"/>
    <w:rsid w:val="00281913"/>
    <w:rsid w:val="002827F0"/>
    <w:rsid w:val="00284438"/>
    <w:rsid w:val="002844CD"/>
    <w:rsid w:val="00284670"/>
    <w:rsid w:val="00284800"/>
    <w:rsid w:val="00285C1C"/>
    <w:rsid w:val="002867F6"/>
    <w:rsid w:val="0028700C"/>
    <w:rsid w:val="00287E13"/>
    <w:rsid w:val="0029235F"/>
    <w:rsid w:val="002936DC"/>
    <w:rsid w:val="00296485"/>
    <w:rsid w:val="0029681C"/>
    <w:rsid w:val="00297F62"/>
    <w:rsid w:val="002A0977"/>
    <w:rsid w:val="002A1273"/>
    <w:rsid w:val="002A30A2"/>
    <w:rsid w:val="002A3C7B"/>
    <w:rsid w:val="002A40A8"/>
    <w:rsid w:val="002A5D41"/>
    <w:rsid w:val="002A67BC"/>
    <w:rsid w:val="002A6B51"/>
    <w:rsid w:val="002A742F"/>
    <w:rsid w:val="002B177F"/>
    <w:rsid w:val="002B239B"/>
    <w:rsid w:val="002B5044"/>
    <w:rsid w:val="002B5D90"/>
    <w:rsid w:val="002B764A"/>
    <w:rsid w:val="002B7CD8"/>
    <w:rsid w:val="002C07EC"/>
    <w:rsid w:val="002C10B9"/>
    <w:rsid w:val="002C1AB8"/>
    <w:rsid w:val="002C254B"/>
    <w:rsid w:val="002C2AE4"/>
    <w:rsid w:val="002C3B12"/>
    <w:rsid w:val="002C499C"/>
    <w:rsid w:val="002C6D6B"/>
    <w:rsid w:val="002C7C1D"/>
    <w:rsid w:val="002D0570"/>
    <w:rsid w:val="002D18DE"/>
    <w:rsid w:val="002D4372"/>
    <w:rsid w:val="002D4F35"/>
    <w:rsid w:val="002D5D6B"/>
    <w:rsid w:val="002D7BF4"/>
    <w:rsid w:val="002E2DE5"/>
    <w:rsid w:val="002E5E25"/>
    <w:rsid w:val="002F13A5"/>
    <w:rsid w:val="002F2C5C"/>
    <w:rsid w:val="00302148"/>
    <w:rsid w:val="0030295C"/>
    <w:rsid w:val="003056FC"/>
    <w:rsid w:val="00306352"/>
    <w:rsid w:val="00306DE6"/>
    <w:rsid w:val="00307E87"/>
    <w:rsid w:val="00311870"/>
    <w:rsid w:val="0031187D"/>
    <w:rsid w:val="0031470B"/>
    <w:rsid w:val="0031494A"/>
    <w:rsid w:val="00315280"/>
    <w:rsid w:val="003154AC"/>
    <w:rsid w:val="00316184"/>
    <w:rsid w:val="00316DAD"/>
    <w:rsid w:val="0031763E"/>
    <w:rsid w:val="00320E99"/>
    <w:rsid w:val="003213C8"/>
    <w:rsid w:val="003224FB"/>
    <w:rsid w:val="00323B0E"/>
    <w:rsid w:val="003242B5"/>
    <w:rsid w:val="00325FB6"/>
    <w:rsid w:val="00325FBD"/>
    <w:rsid w:val="00326BFB"/>
    <w:rsid w:val="00330A18"/>
    <w:rsid w:val="003315FD"/>
    <w:rsid w:val="003318B3"/>
    <w:rsid w:val="0033332B"/>
    <w:rsid w:val="0033550D"/>
    <w:rsid w:val="00337008"/>
    <w:rsid w:val="00340308"/>
    <w:rsid w:val="00341783"/>
    <w:rsid w:val="00342B60"/>
    <w:rsid w:val="00342BBF"/>
    <w:rsid w:val="0034382C"/>
    <w:rsid w:val="00345653"/>
    <w:rsid w:val="00346F91"/>
    <w:rsid w:val="00347932"/>
    <w:rsid w:val="00351145"/>
    <w:rsid w:val="00354A6B"/>
    <w:rsid w:val="00357C40"/>
    <w:rsid w:val="00361DA5"/>
    <w:rsid w:val="00361E21"/>
    <w:rsid w:val="0036212A"/>
    <w:rsid w:val="00362A68"/>
    <w:rsid w:val="003642E4"/>
    <w:rsid w:val="00364A45"/>
    <w:rsid w:val="00364C91"/>
    <w:rsid w:val="00366064"/>
    <w:rsid w:val="00366522"/>
    <w:rsid w:val="003669C5"/>
    <w:rsid w:val="00366E90"/>
    <w:rsid w:val="00367373"/>
    <w:rsid w:val="0037025C"/>
    <w:rsid w:val="00371A8E"/>
    <w:rsid w:val="00371BB6"/>
    <w:rsid w:val="003747B6"/>
    <w:rsid w:val="00375EEA"/>
    <w:rsid w:val="00376635"/>
    <w:rsid w:val="00376DC7"/>
    <w:rsid w:val="003778F3"/>
    <w:rsid w:val="00377907"/>
    <w:rsid w:val="003807CB"/>
    <w:rsid w:val="00381432"/>
    <w:rsid w:val="00381CE8"/>
    <w:rsid w:val="00381DFD"/>
    <w:rsid w:val="00382C3D"/>
    <w:rsid w:val="00383933"/>
    <w:rsid w:val="00383C3D"/>
    <w:rsid w:val="0038548D"/>
    <w:rsid w:val="0038608B"/>
    <w:rsid w:val="00387582"/>
    <w:rsid w:val="00387D00"/>
    <w:rsid w:val="003922F1"/>
    <w:rsid w:val="00393A63"/>
    <w:rsid w:val="0039513D"/>
    <w:rsid w:val="00395CE8"/>
    <w:rsid w:val="003A25CF"/>
    <w:rsid w:val="003A37ED"/>
    <w:rsid w:val="003A5797"/>
    <w:rsid w:val="003A6BA2"/>
    <w:rsid w:val="003A6D71"/>
    <w:rsid w:val="003A707E"/>
    <w:rsid w:val="003B0814"/>
    <w:rsid w:val="003B08B4"/>
    <w:rsid w:val="003B1883"/>
    <w:rsid w:val="003B1CF9"/>
    <w:rsid w:val="003B3FE6"/>
    <w:rsid w:val="003B4B82"/>
    <w:rsid w:val="003C0125"/>
    <w:rsid w:val="003C0BEF"/>
    <w:rsid w:val="003C0C18"/>
    <w:rsid w:val="003C1F2D"/>
    <w:rsid w:val="003C1FE6"/>
    <w:rsid w:val="003C3B7D"/>
    <w:rsid w:val="003C3D1F"/>
    <w:rsid w:val="003C51CC"/>
    <w:rsid w:val="003C566C"/>
    <w:rsid w:val="003C68D5"/>
    <w:rsid w:val="003C68E5"/>
    <w:rsid w:val="003C6A8A"/>
    <w:rsid w:val="003C6C6F"/>
    <w:rsid w:val="003D205C"/>
    <w:rsid w:val="003D2278"/>
    <w:rsid w:val="003D3888"/>
    <w:rsid w:val="003D3EF5"/>
    <w:rsid w:val="003D4634"/>
    <w:rsid w:val="003D5E15"/>
    <w:rsid w:val="003D7F10"/>
    <w:rsid w:val="003E2138"/>
    <w:rsid w:val="003E6F53"/>
    <w:rsid w:val="003E7489"/>
    <w:rsid w:val="003F30E8"/>
    <w:rsid w:val="003F37EF"/>
    <w:rsid w:val="003F3CED"/>
    <w:rsid w:val="003F3D39"/>
    <w:rsid w:val="003F4328"/>
    <w:rsid w:val="003F4AEB"/>
    <w:rsid w:val="003F5A7F"/>
    <w:rsid w:val="003F6676"/>
    <w:rsid w:val="004012F5"/>
    <w:rsid w:val="00401548"/>
    <w:rsid w:val="00401E23"/>
    <w:rsid w:val="00405911"/>
    <w:rsid w:val="004072E0"/>
    <w:rsid w:val="00407834"/>
    <w:rsid w:val="00410E9B"/>
    <w:rsid w:val="0041169A"/>
    <w:rsid w:val="00411A2A"/>
    <w:rsid w:val="00411C1D"/>
    <w:rsid w:val="00412B15"/>
    <w:rsid w:val="00413B44"/>
    <w:rsid w:val="00416103"/>
    <w:rsid w:val="00416600"/>
    <w:rsid w:val="004168B7"/>
    <w:rsid w:val="0042122E"/>
    <w:rsid w:val="004216C2"/>
    <w:rsid w:val="00422AC8"/>
    <w:rsid w:val="004238B5"/>
    <w:rsid w:val="004277BB"/>
    <w:rsid w:val="00432021"/>
    <w:rsid w:val="00432C25"/>
    <w:rsid w:val="00435C01"/>
    <w:rsid w:val="00436C90"/>
    <w:rsid w:val="00437ABD"/>
    <w:rsid w:val="00441F19"/>
    <w:rsid w:val="004440D8"/>
    <w:rsid w:val="004442DE"/>
    <w:rsid w:val="00444DEF"/>
    <w:rsid w:val="00445004"/>
    <w:rsid w:val="004479E2"/>
    <w:rsid w:val="00450B02"/>
    <w:rsid w:val="00450B0D"/>
    <w:rsid w:val="004512AD"/>
    <w:rsid w:val="00452D81"/>
    <w:rsid w:val="004549B5"/>
    <w:rsid w:val="00454CCF"/>
    <w:rsid w:val="00465F92"/>
    <w:rsid w:val="00466B7F"/>
    <w:rsid w:val="00466B91"/>
    <w:rsid w:val="00467532"/>
    <w:rsid w:val="00471332"/>
    <w:rsid w:val="00472A2C"/>
    <w:rsid w:val="00473F15"/>
    <w:rsid w:val="00480C21"/>
    <w:rsid w:val="0048184D"/>
    <w:rsid w:val="00483742"/>
    <w:rsid w:val="00483F39"/>
    <w:rsid w:val="0048407B"/>
    <w:rsid w:val="004847FB"/>
    <w:rsid w:val="0048698F"/>
    <w:rsid w:val="00494118"/>
    <w:rsid w:val="00496C1E"/>
    <w:rsid w:val="00496D8A"/>
    <w:rsid w:val="00497B4B"/>
    <w:rsid w:val="004A13CD"/>
    <w:rsid w:val="004A3257"/>
    <w:rsid w:val="004A6D8D"/>
    <w:rsid w:val="004B04B0"/>
    <w:rsid w:val="004B36BB"/>
    <w:rsid w:val="004B38E7"/>
    <w:rsid w:val="004B50BE"/>
    <w:rsid w:val="004B6E29"/>
    <w:rsid w:val="004B7ABB"/>
    <w:rsid w:val="004C0F80"/>
    <w:rsid w:val="004C1455"/>
    <w:rsid w:val="004C2A5C"/>
    <w:rsid w:val="004C6044"/>
    <w:rsid w:val="004C69B6"/>
    <w:rsid w:val="004D0B6D"/>
    <w:rsid w:val="004D1B10"/>
    <w:rsid w:val="004D4829"/>
    <w:rsid w:val="004D5B59"/>
    <w:rsid w:val="004E0275"/>
    <w:rsid w:val="004E0670"/>
    <w:rsid w:val="004F2EAE"/>
    <w:rsid w:val="004F3268"/>
    <w:rsid w:val="004F57D0"/>
    <w:rsid w:val="004F7C82"/>
    <w:rsid w:val="004F7F43"/>
    <w:rsid w:val="0050312C"/>
    <w:rsid w:val="005034EA"/>
    <w:rsid w:val="00504A89"/>
    <w:rsid w:val="00505A46"/>
    <w:rsid w:val="005077BE"/>
    <w:rsid w:val="00511406"/>
    <w:rsid w:val="00511A2C"/>
    <w:rsid w:val="005200C8"/>
    <w:rsid w:val="00520A74"/>
    <w:rsid w:val="005212A7"/>
    <w:rsid w:val="0052262B"/>
    <w:rsid w:val="00523EDD"/>
    <w:rsid w:val="0052406D"/>
    <w:rsid w:val="00531EEA"/>
    <w:rsid w:val="005321B2"/>
    <w:rsid w:val="0053481D"/>
    <w:rsid w:val="00534AC4"/>
    <w:rsid w:val="00534DFB"/>
    <w:rsid w:val="00535377"/>
    <w:rsid w:val="0054053F"/>
    <w:rsid w:val="0054090F"/>
    <w:rsid w:val="005419E9"/>
    <w:rsid w:val="0054220C"/>
    <w:rsid w:val="0054661C"/>
    <w:rsid w:val="0055035E"/>
    <w:rsid w:val="005520E1"/>
    <w:rsid w:val="005552A6"/>
    <w:rsid w:val="00555FD4"/>
    <w:rsid w:val="005564FB"/>
    <w:rsid w:val="00557CB1"/>
    <w:rsid w:val="00557F71"/>
    <w:rsid w:val="005603AA"/>
    <w:rsid w:val="00561E9F"/>
    <w:rsid w:val="00564534"/>
    <w:rsid w:val="0056474D"/>
    <w:rsid w:val="00564A28"/>
    <w:rsid w:val="00564C3F"/>
    <w:rsid w:val="00564EF9"/>
    <w:rsid w:val="00565F5E"/>
    <w:rsid w:val="00566DF4"/>
    <w:rsid w:val="005679DF"/>
    <w:rsid w:val="0057041F"/>
    <w:rsid w:val="00571508"/>
    <w:rsid w:val="00571CCA"/>
    <w:rsid w:val="00575315"/>
    <w:rsid w:val="00576BF4"/>
    <w:rsid w:val="005774A3"/>
    <w:rsid w:val="00577555"/>
    <w:rsid w:val="005832E8"/>
    <w:rsid w:val="00584200"/>
    <w:rsid w:val="00585FB2"/>
    <w:rsid w:val="005864B3"/>
    <w:rsid w:val="005912CA"/>
    <w:rsid w:val="00593028"/>
    <w:rsid w:val="005951C8"/>
    <w:rsid w:val="00595D78"/>
    <w:rsid w:val="00597A14"/>
    <w:rsid w:val="005A350C"/>
    <w:rsid w:val="005A45EA"/>
    <w:rsid w:val="005B088D"/>
    <w:rsid w:val="005B1DD1"/>
    <w:rsid w:val="005B3EC0"/>
    <w:rsid w:val="005B46AA"/>
    <w:rsid w:val="005B6ADB"/>
    <w:rsid w:val="005C1B9B"/>
    <w:rsid w:val="005C22F0"/>
    <w:rsid w:val="005C3242"/>
    <w:rsid w:val="005C389E"/>
    <w:rsid w:val="005C4A12"/>
    <w:rsid w:val="005C4BBF"/>
    <w:rsid w:val="005C506B"/>
    <w:rsid w:val="005C7BB3"/>
    <w:rsid w:val="005C7E1B"/>
    <w:rsid w:val="005E2131"/>
    <w:rsid w:val="005E26B2"/>
    <w:rsid w:val="005E2CFE"/>
    <w:rsid w:val="005E3269"/>
    <w:rsid w:val="005E37A8"/>
    <w:rsid w:val="005E4ECC"/>
    <w:rsid w:val="005E50A9"/>
    <w:rsid w:val="005E5F36"/>
    <w:rsid w:val="005E69FC"/>
    <w:rsid w:val="005F171F"/>
    <w:rsid w:val="005F3B34"/>
    <w:rsid w:val="005F53DE"/>
    <w:rsid w:val="005F5B35"/>
    <w:rsid w:val="005F65EF"/>
    <w:rsid w:val="005F7577"/>
    <w:rsid w:val="005F78E1"/>
    <w:rsid w:val="0060191C"/>
    <w:rsid w:val="00601BF0"/>
    <w:rsid w:val="00602797"/>
    <w:rsid w:val="0060433D"/>
    <w:rsid w:val="006050D1"/>
    <w:rsid w:val="0060760D"/>
    <w:rsid w:val="0060766D"/>
    <w:rsid w:val="00607AB6"/>
    <w:rsid w:val="0061030F"/>
    <w:rsid w:val="0061040D"/>
    <w:rsid w:val="006106CB"/>
    <w:rsid w:val="00611AF6"/>
    <w:rsid w:val="00612112"/>
    <w:rsid w:val="00612936"/>
    <w:rsid w:val="00613271"/>
    <w:rsid w:val="006136CC"/>
    <w:rsid w:val="006142DB"/>
    <w:rsid w:val="0061554E"/>
    <w:rsid w:val="00616268"/>
    <w:rsid w:val="006166B2"/>
    <w:rsid w:val="0062312A"/>
    <w:rsid w:val="00624E3D"/>
    <w:rsid w:val="00625D93"/>
    <w:rsid w:val="006267E8"/>
    <w:rsid w:val="006326B5"/>
    <w:rsid w:val="006347C1"/>
    <w:rsid w:val="00634EE2"/>
    <w:rsid w:val="00635A33"/>
    <w:rsid w:val="006408EA"/>
    <w:rsid w:val="00640BDF"/>
    <w:rsid w:val="0064186C"/>
    <w:rsid w:val="00644B9E"/>
    <w:rsid w:val="00644CC7"/>
    <w:rsid w:val="00644F4B"/>
    <w:rsid w:val="00645C16"/>
    <w:rsid w:val="00646233"/>
    <w:rsid w:val="006466BE"/>
    <w:rsid w:val="006479CC"/>
    <w:rsid w:val="006504FD"/>
    <w:rsid w:val="00651A58"/>
    <w:rsid w:val="00656CBC"/>
    <w:rsid w:val="006607A8"/>
    <w:rsid w:val="00666018"/>
    <w:rsid w:val="006701DF"/>
    <w:rsid w:val="00670D9E"/>
    <w:rsid w:val="00671EB1"/>
    <w:rsid w:val="006726B0"/>
    <w:rsid w:val="00672EE4"/>
    <w:rsid w:val="00673A95"/>
    <w:rsid w:val="00676623"/>
    <w:rsid w:val="00680BE9"/>
    <w:rsid w:val="00680C8E"/>
    <w:rsid w:val="0068333E"/>
    <w:rsid w:val="00683E6B"/>
    <w:rsid w:val="006854BC"/>
    <w:rsid w:val="006858E1"/>
    <w:rsid w:val="00685ACA"/>
    <w:rsid w:val="0068752F"/>
    <w:rsid w:val="00693E77"/>
    <w:rsid w:val="00695692"/>
    <w:rsid w:val="006960C8"/>
    <w:rsid w:val="006A0268"/>
    <w:rsid w:val="006A091A"/>
    <w:rsid w:val="006A1163"/>
    <w:rsid w:val="006A1FFB"/>
    <w:rsid w:val="006A23F2"/>
    <w:rsid w:val="006A2534"/>
    <w:rsid w:val="006A3FD5"/>
    <w:rsid w:val="006A4092"/>
    <w:rsid w:val="006A65D3"/>
    <w:rsid w:val="006A6D40"/>
    <w:rsid w:val="006A7366"/>
    <w:rsid w:val="006A79A8"/>
    <w:rsid w:val="006A7AC6"/>
    <w:rsid w:val="006B2CB9"/>
    <w:rsid w:val="006B30E6"/>
    <w:rsid w:val="006B331E"/>
    <w:rsid w:val="006B4C09"/>
    <w:rsid w:val="006B5DB5"/>
    <w:rsid w:val="006B5F05"/>
    <w:rsid w:val="006B61AB"/>
    <w:rsid w:val="006B7035"/>
    <w:rsid w:val="006B760F"/>
    <w:rsid w:val="006C026A"/>
    <w:rsid w:val="006C58BC"/>
    <w:rsid w:val="006C5B7B"/>
    <w:rsid w:val="006C6CAA"/>
    <w:rsid w:val="006C7198"/>
    <w:rsid w:val="006C7349"/>
    <w:rsid w:val="006C757D"/>
    <w:rsid w:val="006C7D71"/>
    <w:rsid w:val="006D12A1"/>
    <w:rsid w:val="006D246B"/>
    <w:rsid w:val="006D4076"/>
    <w:rsid w:val="006D4732"/>
    <w:rsid w:val="006D4A34"/>
    <w:rsid w:val="006D5032"/>
    <w:rsid w:val="006D6552"/>
    <w:rsid w:val="006E07C8"/>
    <w:rsid w:val="006E10D3"/>
    <w:rsid w:val="006E1100"/>
    <w:rsid w:val="006E4B2F"/>
    <w:rsid w:val="006E52A3"/>
    <w:rsid w:val="006E6CCF"/>
    <w:rsid w:val="006E788B"/>
    <w:rsid w:val="006F0AAE"/>
    <w:rsid w:val="006F19B1"/>
    <w:rsid w:val="006F1A4A"/>
    <w:rsid w:val="006F2599"/>
    <w:rsid w:val="006F3D7C"/>
    <w:rsid w:val="006F5786"/>
    <w:rsid w:val="007024A6"/>
    <w:rsid w:val="00702ABC"/>
    <w:rsid w:val="00703156"/>
    <w:rsid w:val="00703C7A"/>
    <w:rsid w:val="007047D1"/>
    <w:rsid w:val="007063C1"/>
    <w:rsid w:val="007070EA"/>
    <w:rsid w:val="0070732C"/>
    <w:rsid w:val="00707364"/>
    <w:rsid w:val="00707720"/>
    <w:rsid w:val="00715319"/>
    <w:rsid w:val="00715D9D"/>
    <w:rsid w:val="007201A1"/>
    <w:rsid w:val="007202AB"/>
    <w:rsid w:val="007214C6"/>
    <w:rsid w:val="0072185B"/>
    <w:rsid w:val="00724372"/>
    <w:rsid w:val="00731285"/>
    <w:rsid w:val="007318CA"/>
    <w:rsid w:val="00732044"/>
    <w:rsid w:val="007320B0"/>
    <w:rsid w:val="0073234B"/>
    <w:rsid w:val="00732968"/>
    <w:rsid w:val="007330C3"/>
    <w:rsid w:val="00735FDA"/>
    <w:rsid w:val="00740671"/>
    <w:rsid w:val="00740AA0"/>
    <w:rsid w:val="00741BEF"/>
    <w:rsid w:val="00745B62"/>
    <w:rsid w:val="0074690D"/>
    <w:rsid w:val="00746C93"/>
    <w:rsid w:val="007471F0"/>
    <w:rsid w:val="00747EB8"/>
    <w:rsid w:val="00747EC0"/>
    <w:rsid w:val="00754A22"/>
    <w:rsid w:val="00757D64"/>
    <w:rsid w:val="00760431"/>
    <w:rsid w:val="00761077"/>
    <w:rsid w:val="0076356C"/>
    <w:rsid w:val="0076459B"/>
    <w:rsid w:val="0076589B"/>
    <w:rsid w:val="007659B8"/>
    <w:rsid w:val="00765C70"/>
    <w:rsid w:val="00767B7D"/>
    <w:rsid w:val="00771F5A"/>
    <w:rsid w:val="00773835"/>
    <w:rsid w:val="00774A89"/>
    <w:rsid w:val="00774DFF"/>
    <w:rsid w:val="00776625"/>
    <w:rsid w:val="00776A72"/>
    <w:rsid w:val="00776A8C"/>
    <w:rsid w:val="00777233"/>
    <w:rsid w:val="007772B9"/>
    <w:rsid w:val="0077789C"/>
    <w:rsid w:val="00780590"/>
    <w:rsid w:val="00780B52"/>
    <w:rsid w:val="00782CE1"/>
    <w:rsid w:val="00783687"/>
    <w:rsid w:val="0078454A"/>
    <w:rsid w:val="00785730"/>
    <w:rsid w:val="00787E7E"/>
    <w:rsid w:val="00790FD8"/>
    <w:rsid w:val="00791DF5"/>
    <w:rsid w:val="00796563"/>
    <w:rsid w:val="00797EB0"/>
    <w:rsid w:val="007A0E8B"/>
    <w:rsid w:val="007A1948"/>
    <w:rsid w:val="007A2534"/>
    <w:rsid w:val="007A29AE"/>
    <w:rsid w:val="007A2A10"/>
    <w:rsid w:val="007A506E"/>
    <w:rsid w:val="007A64BF"/>
    <w:rsid w:val="007A6574"/>
    <w:rsid w:val="007A71CB"/>
    <w:rsid w:val="007B446B"/>
    <w:rsid w:val="007B5966"/>
    <w:rsid w:val="007B6502"/>
    <w:rsid w:val="007B7AB3"/>
    <w:rsid w:val="007C02E7"/>
    <w:rsid w:val="007C10E9"/>
    <w:rsid w:val="007C2201"/>
    <w:rsid w:val="007C3432"/>
    <w:rsid w:val="007C45AC"/>
    <w:rsid w:val="007C4FF2"/>
    <w:rsid w:val="007C71D9"/>
    <w:rsid w:val="007D06B6"/>
    <w:rsid w:val="007D0C53"/>
    <w:rsid w:val="007D14C9"/>
    <w:rsid w:val="007D1EBD"/>
    <w:rsid w:val="007D1EC2"/>
    <w:rsid w:val="007D1FB9"/>
    <w:rsid w:val="007D20D5"/>
    <w:rsid w:val="007D2666"/>
    <w:rsid w:val="007D2818"/>
    <w:rsid w:val="007D2ED6"/>
    <w:rsid w:val="007D3C12"/>
    <w:rsid w:val="007D54D3"/>
    <w:rsid w:val="007D61D7"/>
    <w:rsid w:val="007D6693"/>
    <w:rsid w:val="007D7816"/>
    <w:rsid w:val="007E0893"/>
    <w:rsid w:val="007E20C9"/>
    <w:rsid w:val="007E33DD"/>
    <w:rsid w:val="007F03D0"/>
    <w:rsid w:val="007F08D9"/>
    <w:rsid w:val="007F0CE9"/>
    <w:rsid w:val="007F0FB1"/>
    <w:rsid w:val="007F16CB"/>
    <w:rsid w:val="007F2738"/>
    <w:rsid w:val="007F2994"/>
    <w:rsid w:val="007F5F40"/>
    <w:rsid w:val="00802552"/>
    <w:rsid w:val="00802740"/>
    <w:rsid w:val="0080314F"/>
    <w:rsid w:val="0080359F"/>
    <w:rsid w:val="00804C03"/>
    <w:rsid w:val="00805737"/>
    <w:rsid w:val="00806DDB"/>
    <w:rsid w:val="008104CE"/>
    <w:rsid w:val="0081174A"/>
    <w:rsid w:val="00813549"/>
    <w:rsid w:val="00816478"/>
    <w:rsid w:val="0081663E"/>
    <w:rsid w:val="00817CD0"/>
    <w:rsid w:val="008217F7"/>
    <w:rsid w:val="0082298C"/>
    <w:rsid w:val="00822FCC"/>
    <w:rsid w:val="00823550"/>
    <w:rsid w:val="00823A9D"/>
    <w:rsid w:val="00824A34"/>
    <w:rsid w:val="008254FF"/>
    <w:rsid w:val="00825852"/>
    <w:rsid w:val="00826960"/>
    <w:rsid w:val="00827AB7"/>
    <w:rsid w:val="00830A54"/>
    <w:rsid w:val="00830ACC"/>
    <w:rsid w:val="008353FC"/>
    <w:rsid w:val="00835669"/>
    <w:rsid w:val="00835E15"/>
    <w:rsid w:val="008367FB"/>
    <w:rsid w:val="008369F8"/>
    <w:rsid w:val="00840086"/>
    <w:rsid w:val="008403A6"/>
    <w:rsid w:val="00841E98"/>
    <w:rsid w:val="00842769"/>
    <w:rsid w:val="00842963"/>
    <w:rsid w:val="008447DD"/>
    <w:rsid w:val="00844C75"/>
    <w:rsid w:val="00845CBE"/>
    <w:rsid w:val="008474FE"/>
    <w:rsid w:val="00847C10"/>
    <w:rsid w:val="00853196"/>
    <w:rsid w:val="00854F3A"/>
    <w:rsid w:val="00856426"/>
    <w:rsid w:val="0085747F"/>
    <w:rsid w:val="00860896"/>
    <w:rsid w:val="00860971"/>
    <w:rsid w:val="00860D50"/>
    <w:rsid w:val="00860FD9"/>
    <w:rsid w:val="00862032"/>
    <w:rsid w:val="00863FFC"/>
    <w:rsid w:val="00864099"/>
    <w:rsid w:val="008661ED"/>
    <w:rsid w:val="008665D8"/>
    <w:rsid w:val="0087027F"/>
    <w:rsid w:val="0087114F"/>
    <w:rsid w:val="008725F8"/>
    <w:rsid w:val="00872D8A"/>
    <w:rsid w:val="0087447D"/>
    <w:rsid w:val="00880ACB"/>
    <w:rsid w:val="00880BE6"/>
    <w:rsid w:val="00881BB3"/>
    <w:rsid w:val="008830DF"/>
    <w:rsid w:val="00883D4A"/>
    <w:rsid w:val="0088456C"/>
    <w:rsid w:val="0088582C"/>
    <w:rsid w:val="00886ABB"/>
    <w:rsid w:val="00886C7A"/>
    <w:rsid w:val="008907B9"/>
    <w:rsid w:val="00891815"/>
    <w:rsid w:val="008927EF"/>
    <w:rsid w:val="00892DD8"/>
    <w:rsid w:val="00893E25"/>
    <w:rsid w:val="00895F27"/>
    <w:rsid w:val="00896B3C"/>
    <w:rsid w:val="00897EF0"/>
    <w:rsid w:val="008A0271"/>
    <w:rsid w:val="008A2471"/>
    <w:rsid w:val="008A3EAC"/>
    <w:rsid w:val="008A413A"/>
    <w:rsid w:val="008A7F2E"/>
    <w:rsid w:val="008B2502"/>
    <w:rsid w:val="008B28D2"/>
    <w:rsid w:val="008B35C3"/>
    <w:rsid w:val="008B57E1"/>
    <w:rsid w:val="008B65C4"/>
    <w:rsid w:val="008B691A"/>
    <w:rsid w:val="008B695F"/>
    <w:rsid w:val="008B7D42"/>
    <w:rsid w:val="008B7F6D"/>
    <w:rsid w:val="008C3DAA"/>
    <w:rsid w:val="008C3EA8"/>
    <w:rsid w:val="008C43D0"/>
    <w:rsid w:val="008C607A"/>
    <w:rsid w:val="008C6B3D"/>
    <w:rsid w:val="008D0988"/>
    <w:rsid w:val="008D0A89"/>
    <w:rsid w:val="008D143E"/>
    <w:rsid w:val="008D30AB"/>
    <w:rsid w:val="008D41A5"/>
    <w:rsid w:val="008D5068"/>
    <w:rsid w:val="008D52D1"/>
    <w:rsid w:val="008D6301"/>
    <w:rsid w:val="008D70E2"/>
    <w:rsid w:val="008D7A8B"/>
    <w:rsid w:val="008E1769"/>
    <w:rsid w:val="008E2AD0"/>
    <w:rsid w:val="008E352E"/>
    <w:rsid w:val="008E4EB1"/>
    <w:rsid w:val="008E5550"/>
    <w:rsid w:val="008E750B"/>
    <w:rsid w:val="008F15B9"/>
    <w:rsid w:val="008F2996"/>
    <w:rsid w:val="008F2A18"/>
    <w:rsid w:val="008F4BC8"/>
    <w:rsid w:val="008F5962"/>
    <w:rsid w:val="00900C4A"/>
    <w:rsid w:val="00901657"/>
    <w:rsid w:val="009022C9"/>
    <w:rsid w:val="00903146"/>
    <w:rsid w:val="009068BB"/>
    <w:rsid w:val="00910A18"/>
    <w:rsid w:val="00910E03"/>
    <w:rsid w:val="009119C0"/>
    <w:rsid w:val="00913296"/>
    <w:rsid w:val="00913BA1"/>
    <w:rsid w:val="00913D34"/>
    <w:rsid w:val="0091439A"/>
    <w:rsid w:val="009150B5"/>
    <w:rsid w:val="00915A84"/>
    <w:rsid w:val="00917D0A"/>
    <w:rsid w:val="00920265"/>
    <w:rsid w:val="00920EB2"/>
    <w:rsid w:val="009212CF"/>
    <w:rsid w:val="00921442"/>
    <w:rsid w:val="00923378"/>
    <w:rsid w:val="00923D0B"/>
    <w:rsid w:val="00923E62"/>
    <w:rsid w:val="00925003"/>
    <w:rsid w:val="0092576B"/>
    <w:rsid w:val="00930903"/>
    <w:rsid w:val="00930995"/>
    <w:rsid w:val="009310C9"/>
    <w:rsid w:val="00931AF5"/>
    <w:rsid w:val="009323DB"/>
    <w:rsid w:val="00932BB6"/>
    <w:rsid w:val="00932C16"/>
    <w:rsid w:val="0093403C"/>
    <w:rsid w:val="0093584D"/>
    <w:rsid w:val="009362FB"/>
    <w:rsid w:val="0093633D"/>
    <w:rsid w:val="00936D1E"/>
    <w:rsid w:val="0094003E"/>
    <w:rsid w:val="009404FE"/>
    <w:rsid w:val="009409ED"/>
    <w:rsid w:val="00941F52"/>
    <w:rsid w:val="00943E9D"/>
    <w:rsid w:val="00944059"/>
    <w:rsid w:val="00944111"/>
    <w:rsid w:val="00945114"/>
    <w:rsid w:val="00945706"/>
    <w:rsid w:val="00947207"/>
    <w:rsid w:val="00953D32"/>
    <w:rsid w:val="00954CC8"/>
    <w:rsid w:val="00960942"/>
    <w:rsid w:val="00960A3A"/>
    <w:rsid w:val="00961BD6"/>
    <w:rsid w:val="00961D95"/>
    <w:rsid w:val="009622D8"/>
    <w:rsid w:val="0096413E"/>
    <w:rsid w:val="00964540"/>
    <w:rsid w:val="00964850"/>
    <w:rsid w:val="009664D9"/>
    <w:rsid w:val="009664E2"/>
    <w:rsid w:val="009675BE"/>
    <w:rsid w:val="00970E5A"/>
    <w:rsid w:val="009710B4"/>
    <w:rsid w:val="0097155A"/>
    <w:rsid w:val="00974C8B"/>
    <w:rsid w:val="009754F6"/>
    <w:rsid w:val="00976789"/>
    <w:rsid w:val="00976B3E"/>
    <w:rsid w:val="00977A7B"/>
    <w:rsid w:val="00980BE5"/>
    <w:rsid w:val="009828D9"/>
    <w:rsid w:val="00983266"/>
    <w:rsid w:val="00984D0A"/>
    <w:rsid w:val="00986687"/>
    <w:rsid w:val="00986896"/>
    <w:rsid w:val="009903FF"/>
    <w:rsid w:val="0099235C"/>
    <w:rsid w:val="00993A4A"/>
    <w:rsid w:val="009A0214"/>
    <w:rsid w:val="009A0DB4"/>
    <w:rsid w:val="009A3454"/>
    <w:rsid w:val="009A3FB4"/>
    <w:rsid w:val="009A4BB1"/>
    <w:rsid w:val="009A7F33"/>
    <w:rsid w:val="009B1688"/>
    <w:rsid w:val="009B2094"/>
    <w:rsid w:val="009B3254"/>
    <w:rsid w:val="009B5671"/>
    <w:rsid w:val="009B5931"/>
    <w:rsid w:val="009B6D45"/>
    <w:rsid w:val="009C07D8"/>
    <w:rsid w:val="009C185A"/>
    <w:rsid w:val="009C33B3"/>
    <w:rsid w:val="009C5548"/>
    <w:rsid w:val="009D1A06"/>
    <w:rsid w:val="009D3E30"/>
    <w:rsid w:val="009D65FE"/>
    <w:rsid w:val="009E11B6"/>
    <w:rsid w:val="009E1AF5"/>
    <w:rsid w:val="009E34A4"/>
    <w:rsid w:val="009F0192"/>
    <w:rsid w:val="009F0B66"/>
    <w:rsid w:val="009F1024"/>
    <w:rsid w:val="009F1AF7"/>
    <w:rsid w:val="009F266D"/>
    <w:rsid w:val="009F2672"/>
    <w:rsid w:val="009F2C9F"/>
    <w:rsid w:val="009F36C7"/>
    <w:rsid w:val="009F5B9C"/>
    <w:rsid w:val="009F719A"/>
    <w:rsid w:val="009F7D23"/>
    <w:rsid w:val="00A01888"/>
    <w:rsid w:val="00A01F40"/>
    <w:rsid w:val="00A025AE"/>
    <w:rsid w:val="00A05581"/>
    <w:rsid w:val="00A06098"/>
    <w:rsid w:val="00A07B7F"/>
    <w:rsid w:val="00A07CD3"/>
    <w:rsid w:val="00A107DC"/>
    <w:rsid w:val="00A11EAF"/>
    <w:rsid w:val="00A13F3D"/>
    <w:rsid w:val="00A14C00"/>
    <w:rsid w:val="00A163C8"/>
    <w:rsid w:val="00A17724"/>
    <w:rsid w:val="00A17A5F"/>
    <w:rsid w:val="00A17DF1"/>
    <w:rsid w:val="00A203B0"/>
    <w:rsid w:val="00A20F2D"/>
    <w:rsid w:val="00A21EB4"/>
    <w:rsid w:val="00A22874"/>
    <w:rsid w:val="00A230FE"/>
    <w:rsid w:val="00A23423"/>
    <w:rsid w:val="00A23A87"/>
    <w:rsid w:val="00A23C26"/>
    <w:rsid w:val="00A24B02"/>
    <w:rsid w:val="00A252F1"/>
    <w:rsid w:val="00A25AA3"/>
    <w:rsid w:val="00A271EB"/>
    <w:rsid w:val="00A303F3"/>
    <w:rsid w:val="00A32DB1"/>
    <w:rsid w:val="00A33610"/>
    <w:rsid w:val="00A33F76"/>
    <w:rsid w:val="00A340AE"/>
    <w:rsid w:val="00A34E60"/>
    <w:rsid w:val="00A3718F"/>
    <w:rsid w:val="00A37D49"/>
    <w:rsid w:val="00A37D79"/>
    <w:rsid w:val="00A40994"/>
    <w:rsid w:val="00A41032"/>
    <w:rsid w:val="00A43D2D"/>
    <w:rsid w:val="00A4675A"/>
    <w:rsid w:val="00A46EE5"/>
    <w:rsid w:val="00A5167D"/>
    <w:rsid w:val="00A52BA9"/>
    <w:rsid w:val="00A530D2"/>
    <w:rsid w:val="00A53948"/>
    <w:rsid w:val="00A5429D"/>
    <w:rsid w:val="00A55001"/>
    <w:rsid w:val="00A55BEF"/>
    <w:rsid w:val="00A55CF1"/>
    <w:rsid w:val="00A56A96"/>
    <w:rsid w:val="00A56B75"/>
    <w:rsid w:val="00A60C00"/>
    <w:rsid w:val="00A62AB1"/>
    <w:rsid w:val="00A62FBA"/>
    <w:rsid w:val="00A6388A"/>
    <w:rsid w:val="00A63B69"/>
    <w:rsid w:val="00A6433B"/>
    <w:rsid w:val="00A64404"/>
    <w:rsid w:val="00A64E05"/>
    <w:rsid w:val="00A65454"/>
    <w:rsid w:val="00A664FF"/>
    <w:rsid w:val="00A70CA3"/>
    <w:rsid w:val="00A73C57"/>
    <w:rsid w:val="00A74BF7"/>
    <w:rsid w:val="00A75D05"/>
    <w:rsid w:val="00A75F7E"/>
    <w:rsid w:val="00A7770D"/>
    <w:rsid w:val="00A77881"/>
    <w:rsid w:val="00A80957"/>
    <w:rsid w:val="00A80C0E"/>
    <w:rsid w:val="00A82EB4"/>
    <w:rsid w:val="00A83A16"/>
    <w:rsid w:val="00A83A7F"/>
    <w:rsid w:val="00A83B6B"/>
    <w:rsid w:val="00A862A1"/>
    <w:rsid w:val="00A86A7D"/>
    <w:rsid w:val="00A879ED"/>
    <w:rsid w:val="00A934F9"/>
    <w:rsid w:val="00A943AE"/>
    <w:rsid w:val="00A94F1E"/>
    <w:rsid w:val="00A9599A"/>
    <w:rsid w:val="00A97D2F"/>
    <w:rsid w:val="00AA2755"/>
    <w:rsid w:val="00AA2880"/>
    <w:rsid w:val="00AA4698"/>
    <w:rsid w:val="00AB19AA"/>
    <w:rsid w:val="00AB2097"/>
    <w:rsid w:val="00AB33F4"/>
    <w:rsid w:val="00AB3BF9"/>
    <w:rsid w:val="00AB54E2"/>
    <w:rsid w:val="00AB5529"/>
    <w:rsid w:val="00AB5F98"/>
    <w:rsid w:val="00AB696A"/>
    <w:rsid w:val="00AB6EAC"/>
    <w:rsid w:val="00AB721E"/>
    <w:rsid w:val="00AB742B"/>
    <w:rsid w:val="00AC1DB4"/>
    <w:rsid w:val="00AC2318"/>
    <w:rsid w:val="00AC56BA"/>
    <w:rsid w:val="00AC6B7C"/>
    <w:rsid w:val="00AD032A"/>
    <w:rsid w:val="00AD4249"/>
    <w:rsid w:val="00AD48FD"/>
    <w:rsid w:val="00AD5F19"/>
    <w:rsid w:val="00AE03F8"/>
    <w:rsid w:val="00AE2688"/>
    <w:rsid w:val="00AE3903"/>
    <w:rsid w:val="00AE45EC"/>
    <w:rsid w:val="00AE5D63"/>
    <w:rsid w:val="00AE6A72"/>
    <w:rsid w:val="00AE6F9B"/>
    <w:rsid w:val="00AE70F3"/>
    <w:rsid w:val="00AE7415"/>
    <w:rsid w:val="00AE752A"/>
    <w:rsid w:val="00AF29AE"/>
    <w:rsid w:val="00AF2E7E"/>
    <w:rsid w:val="00AF3B77"/>
    <w:rsid w:val="00AF3E97"/>
    <w:rsid w:val="00AF4984"/>
    <w:rsid w:val="00AF5E01"/>
    <w:rsid w:val="00AF7479"/>
    <w:rsid w:val="00B01CBA"/>
    <w:rsid w:val="00B02141"/>
    <w:rsid w:val="00B02EB0"/>
    <w:rsid w:val="00B02F54"/>
    <w:rsid w:val="00B03A74"/>
    <w:rsid w:val="00B0503B"/>
    <w:rsid w:val="00B05B2F"/>
    <w:rsid w:val="00B07110"/>
    <w:rsid w:val="00B1189B"/>
    <w:rsid w:val="00B11C2C"/>
    <w:rsid w:val="00B12933"/>
    <w:rsid w:val="00B131E2"/>
    <w:rsid w:val="00B13B7A"/>
    <w:rsid w:val="00B14047"/>
    <w:rsid w:val="00B15390"/>
    <w:rsid w:val="00B1657E"/>
    <w:rsid w:val="00B165B2"/>
    <w:rsid w:val="00B203FF"/>
    <w:rsid w:val="00B2217B"/>
    <w:rsid w:val="00B2723E"/>
    <w:rsid w:val="00B30057"/>
    <w:rsid w:val="00B302D6"/>
    <w:rsid w:val="00B319A0"/>
    <w:rsid w:val="00B32C83"/>
    <w:rsid w:val="00B331A4"/>
    <w:rsid w:val="00B34BA4"/>
    <w:rsid w:val="00B35065"/>
    <w:rsid w:val="00B35732"/>
    <w:rsid w:val="00B35F73"/>
    <w:rsid w:val="00B3679C"/>
    <w:rsid w:val="00B376CA"/>
    <w:rsid w:val="00B37740"/>
    <w:rsid w:val="00B410EE"/>
    <w:rsid w:val="00B42A26"/>
    <w:rsid w:val="00B43B57"/>
    <w:rsid w:val="00B4412E"/>
    <w:rsid w:val="00B44334"/>
    <w:rsid w:val="00B44739"/>
    <w:rsid w:val="00B44E2C"/>
    <w:rsid w:val="00B461E3"/>
    <w:rsid w:val="00B4629D"/>
    <w:rsid w:val="00B47E30"/>
    <w:rsid w:val="00B52050"/>
    <w:rsid w:val="00B5219D"/>
    <w:rsid w:val="00B5243E"/>
    <w:rsid w:val="00B5352B"/>
    <w:rsid w:val="00B53AEA"/>
    <w:rsid w:val="00B57298"/>
    <w:rsid w:val="00B6189E"/>
    <w:rsid w:val="00B63B53"/>
    <w:rsid w:val="00B654F4"/>
    <w:rsid w:val="00B66269"/>
    <w:rsid w:val="00B677C3"/>
    <w:rsid w:val="00B67B49"/>
    <w:rsid w:val="00B73069"/>
    <w:rsid w:val="00B73286"/>
    <w:rsid w:val="00B736E1"/>
    <w:rsid w:val="00B748DD"/>
    <w:rsid w:val="00B75B08"/>
    <w:rsid w:val="00B772F9"/>
    <w:rsid w:val="00B825EF"/>
    <w:rsid w:val="00B85F67"/>
    <w:rsid w:val="00B87DA5"/>
    <w:rsid w:val="00B90351"/>
    <w:rsid w:val="00B908C9"/>
    <w:rsid w:val="00B9324F"/>
    <w:rsid w:val="00B93FE2"/>
    <w:rsid w:val="00B95773"/>
    <w:rsid w:val="00B967A0"/>
    <w:rsid w:val="00B96A1B"/>
    <w:rsid w:val="00B9759A"/>
    <w:rsid w:val="00B97D5B"/>
    <w:rsid w:val="00BA0842"/>
    <w:rsid w:val="00BA1FC9"/>
    <w:rsid w:val="00BA2355"/>
    <w:rsid w:val="00BA24F7"/>
    <w:rsid w:val="00BA2EE8"/>
    <w:rsid w:val="00BA56D7"/>
    <w:rsid w:val="00BA77A6"/>
    <w:rsid w:val="00BA7EA8"/>
    <w:rsid w:val="00BB15CF"/>
    <w:rsid w:val="00BB1C54"/>
    <w:rsid w:val="00BB338F"/>
    <w:rsid w:val="00BB5F79"/>
    <w:rsid w:val="00BB6744"/>
    <w:rsid w:val="00BB7373"/>
    <w:rsid w:val="00BC1594"/>
    <w:rsid w:val="00BC1BF6"/>
    <w:rsid w:val="00BC1BFF"/>
    <w:rsid w:val="00BC2A47"/>
    <w:rsid w:val="00BC2EEA"/>
    <w:rsid w:val="00BC2FAC"/>
    <w:rsid w:val="00BC3157"/>
    <w:rsid w:val="00BC3525"/>
    <w:rsid w:val="00BC381D"/>
    <w:rsid w:val="00BD03F5"/>
    <w:rsid w:val="00BD0C89"/>
    <w:rsid w:val="00BD164E"/>
    <w:rsid w:val="00BD20BA"/>
    <w:rsid w:val="00BD20C8"/>
    <w:rsid w:val="00BD2453"/>
    <w:rsid w:val="00BD53E9"/>
    <w:rsid w:val="00BD6942"/>
    <w:rsid w:val="00BE0731"/>
    <w:rsid w:val="00BE22D0"/>
    <w:rsid w:val="00BE35DE"/>
    <w:rsid w:val="00BE36B5"/>
    <w:rsid w:val="00BE5504"/>
    <w:rsid w:val="00BF1302"/>
    <w:rsid w:val="00BF2D2F"/>
    <w:rsid w:val="00BF2ED6"/>
    <w:rsid w:val="00BF327E"/>
    <w:rsid w:val="00BF632D"/>
    <w:rsid w:val="00BF6B24"/>
    <w:rsid w:val="00BF7DF2"/>
    <w:rsid w:val="00C01266"/>
    <w:rsid w:val="00C01B4D"/>
    <w:rsid w:val="00C02FEC"/>
    <w:rsid w:val="00C106EC"/>
    <w:rsid w:val="00C11FE1"/>
    <w:rsid w:val="00C125BD"/>
    <w:rsid w:val="00C13532"/>
    <w:rsid w:val="00C13E98"/>
    <w:rsid w:val="00C142B2"/>
    <w:rsid w:val="00C142E1"/>
    <w:rsid w:val="00C1656A"/>
    <w:rsid w:val="00C1697F"/>
    <w:rsid w:val="00C17092"/>
    <w:rsid w:val="00C17D8E"/>
    <w:rsid w:val="00C220CF"/>
    <w:rsid w:val="00C231FE"/>
    <w:rsid w:val="00C23CBB"/>
    <w:rsid w:val="00C258B8"/>
    <w:rsid w:val="00C2638C"/>
    <w:rsid w:val="00C2650C"/>
    <w:rsid w:val="00C26F69"/>
    <w:rsid w:val="00C307C8"/>
    <w:rsid w:val="00C337CE"/>
    <w:rsid w:val="00C410E9"/>
    <w:rsid w:val="00C41F3F"/>
    <w:rsid w:val="00C42099"/>
    <w:rsid w:val="00C42CED"/>
    <w:rsid w:val="00C47D9C"/>
    <w:rsid w:val="00C509AF"/>
    <w:rsid w:val="00C50C1D"/>
    <w:rsid w:val="00C521E4"/>
    <w:rsid w:val="00C52B92"/>
    <w:rsid w:val="00C53940"/>
    <w:rsid w:val="00C55A52"/>
    <w:rsid w:val="00C573AF"/>
    <w:rsid w:val="00C573CC"/>
    <w:rsid w:val="00C607AD"/>
    <w:rsid w:val="00C6164B"/>
    <w:rsid w:val="00C619C6"/>
    <w:rsid w:val="00C62045"/>
    <w:rsid w:val="00C6242C"/>
    <w:rsid w:val="00C625E0"/>
    <w:rsid w:val="00C63B8C"/>
    <w:rsid w:val="00C65E47"/>
    <w:rsid w:val="00C71399"/>
    <w:rsid w:val="00C807DB"/>
    <w:rsid w:val="00C833EB"/>
    <w:rsid w:val="00C839FB"/>
    <w:rsid w:val="00C85E6D"/>
    <w:rsid w:val="00C86621"/>
    <w:rsid w:val="00C8683B"/>
    <w:rsid w:val="00C86BE2"/>
    <w:rsid w:val="00C87D9F"/>
    <w:rsid w:val="00C90F5A"/>
    <w:rsid w:val="00C9246F"/>
    <w:rsid w:val="00C92B71"/>
    <w:rsid w:val="00C92C00"/>
    <w:rsid w:val="00C934A0"/>
    <w:rsid w:val="00C94CCC"/>
    <w:rsid w:val="00C952F0"/>
    <w:rsid w:val="00C97107"/>
    <w:rsid w:val="00CA004B"/>
    <w:rsid w:val="00CA06DD"/>
    <w:rsid w:val="00CA17A8"/>
    <w:rsid w:val="00CA1FA1"/>
    <w:rsid w:val="00CA2EEF"/>
    <w:rsid w:val="00CA5A6D"/>
    <w:rsid w:val="00CA7CE6"/>
    <w:rsid w:val="00CB204A"/>
    <w:rsid w:val="00CB2176"/>
    <w:rsid w:val="00CB36DB"/>
    <w:rsid w:val="00CB37A8"/>
    <w:rsid w:val="00CB4061"/>
    <w:rsid w:val="00CB6729"/>
    <w:rsid w:val="00CB6B6E"/>
    <w:rsid w:val="00CC041B"/>
    <w:rsid w:val="00CC1C78"/>
    <w:rsid w:val="00CC2230"/>
    <w:rsid w:val="00CC227A"/>
    <w:rsid w:val="00CC3188"/>
    <w:rsid w:val="00CC3741"/>
    <w:rsid w:val="00CC374D"/>
    <w:rsid w:val="00CC5094"/>
    <w:rsid w:val="00CC53E5"/>
    <w:rsid w:val="00CC57B6"/>
    <w:rsid w:val="00CC59A9"/>
    <w:rsid w:val="00CC7068"/>
    <w:rsid w:val="00CD221C"/>
    <w:rsid w:val="00CD24C2"/>
    <w:rsid w:val="00CD2947"/>
    <w:rsid w:val="00CD3067"/>
    <w:rsid w:val="00CD4A27"/>
    <w:rsid w:val="00CD4BD2"/>
    <w:rsid w:val="00CD5E0B"/>
    <w:rsid w:val="00CD62BD"/>
    <w:rsid w:val="00CD65DA"/>
    <w:rsid w:val="00CD732B"/>
    <w:rsid w:val="00CD7711"/>
    <w:rsid w:val="00CD7B6F"/>
    <w:rsid w:val="00CE0146"/>
    <w:rsid w:val="00CE4173"/>
    <w:rsid w:val="00CE4198"/>
    <w:rsid w:val="00CE5150"/>
    <w:rsid w:val="00CE611A"/>
    <w:rsid w:val="00CF1386"/>
    <w:rsid w:val="00CF25CA"/>
    <w:rsid w:val="00CF29ED"/>
    <w:rsid w:val="00CF302E"/>
    <w:rsid w:val="00CF37C6"/>
    <w:rsid w:val="00CF6A39"/>
    <w:rsid w:val="00CF7DBB"/>
    <w:rsid w:val="00D0027A"/>
    <w:rsid w:val="00D007BC"/>
    <w:rsid w:val="00D01BAF"/>
    <w:rsid w:val="00D02A7E"/>
    <w:rsid w:val="00D036FF"/>
    <w:rsid w:val="00D03BD4"/>
    <w:rsid w:val="00D03FDD"/>
    <w:rsid w:val="00D04E9B"/>
    <w:rsid w:val="00D05369"/>
    <w:rsid w:val="00D059CF"/>
    <w:rsid w:val="00D072F1"/>
    <w:rsid w:val="00D121EA"/>
    <w:rsid w:val="00D13047"/>
    <w:rsid w:val="00D13B21"/>
    <w:rsid w:val="00D144FB"/>
    <w:rsid w:val="00D1533D"/>
    <w:rsid w:val="00D159D5"/>
    <w:rsid w:val="00D15DF5"/>
    <w:rsid w:val="00D17833"/>
    <w:rsid w:val="00D17E0B"/>
    <w:rsid w:val="00D200A6"/>
    <w:rsid w:val="00D202A1"/>
    <w:rsid w:val="00D20625"/>
    <w:rsid w:val="00D21283"/>
    <w:rsid w:val="00D22DA0"/>
    <w:rsid w:val="00D22FE8"/>
    <w:rsid w:val="00D23FEA"/>
    <w:rsid w:val="00D24168"/>
    <w:rsid w:val="00D26F5E"/>
    <w:rsid w:val="00D30E5B"/>
    <w:rsid w:val="00D318F4"/>
    <w:rsid w:val="00D334C4"/>
    <w:rsid w:val="00D33B62"/>
    <w:rsid w:val="00D343C0"/>
    <w:rsid w:val="00D35598"/>
    <w:rsid w:val="00D35F06"/>
    <w:rsid w:val="00D35F8B"/>
    <w:rsid w:val="00D36C36"/>
    <w:rsid w:val="00D415AD"/>
    <w:rsid w:val="00D435D8"/>
    <w:rsid w:val="00D437AA"/>
    <w:rsid w:val="00D441D8"/>
    <w:rsid w:val="00D4496C"/>
    <w:rsid w:val="00D459A0"/>
    <w:rsid w:val="00D45CD6"/>
    <w:rsid w:val="00D46303"/>
    <w:rsid w:val="00D465AA"/>
    <w:rsid w:val="00D469B3"/>
    <w:rsid w:val="00D46B95"/>
    <w:rsid w:val="00D46C8B"/>
    <w:rsid w:val="00D46F57"/>
    <w:rsid w:val="00D501BD"/>
    <w:rsid w:val="00D50F00"/>
    <w:rsid w:val="00D512F1"/>
    <w:rsid w:val="00D525C3"/>
    <w:rsid w:val="00D52E36"/>
    <w:rsid w:val="00D5343C"/>
    <w:rsid w:val="00D539CB"/>
    <w:rsid w:val="00D53D3B"/>
    <w:rsid w:val="00D54842"/>
    <w:rsid w:val="00D60767"/>
    <w:rsid w:val="00D613C4"/>
    <w:rsid w:val="00D617C7"/>
    <w:rsid w:val="00D61F59"/>
    <w:rsid w:val="00D61F60"/>
    <w:rsid w:val="00D62A5F"/>
    <w:rsid w:val="00D641E6"/>
    <w:rsid w:val="00D64386"/>
    <w:rsid w:val="00D647B6"/>
    <w:rsid w:val="00D65360"/>
    <w:rsid w:val="00D70A55"/>
    <w:rsid w:val="00D714E1"/>
    <w:rsid w:val="00D71955"/>
    <w:rsid w:val="00D72785"/>
    <w:rsid w:val="00D73C5C"/>
    <w:rsid w:val="00D75CB7"/>
    <w:rsid w:val="00D82CE4"/>
    <w:rsid w:val="00D8621A"/>
    <w:rsid w:val="00D9122E"/>
    <w:rsid w:val="00D91856"/>
    <w:rsid w:val="00D91D0E"/>
    <w:rsid w:val="00D927C4"/>
    <w:rsid w:val="00D931FE"/>
    <w:rsid w:val="00D93B38"/>
    <w:rsid w:val="00D97C9D"/>
    <w:rsid w:val="00DA16C8"/>
    <w:rsid w:val="00DA1928"/>
    <w:rsid w:val="00DA2E31"/>
    <w:rsid w:val="00DA33FD"/>
    <w:rsid w:val="00DA37DA"/>
    <w:rsid w:val="00DA5CC3"/>
    <w:rsid w:val="00DA6351"/>
    <w:rsid w:val="00DA663C"/>
    <w:rsid w:val="00DA7158"/>
    <w:rsid w:val="00DB0E5C"/>
    <w:rsid w:val="00DB3455"/>
    <w:rsid w:val="00DB672E"/>
    <w:rsid w:val="00DB68FC"/>
    <w:rsid w:val="00DC2A61"/>
    <w:rsid w:val="00DC5109"/>
    <w:rsid w:val="00DC6892"/>
    <w:rsid w:val="00DC7229"/>
    <w:rsid w:val="00DD0B61"/>
    <w:rsid w:val="00DD0F7A"/>
    <w:rsid w:val="00DD1D96"/>
    <w:rsid w:val="00DD1E4A"/>
    <w:rsid w:val="00DD3B05"/>
    <w:rsid w:val="00DD4FAE"/>
    <w:rsid w:val="00DD70CD"/>
    <w:rsid w:val="00DD7CF7"/>
    <w:rsid w:val="00DE0B2B"/>
    <w:rsid w:val="00DE1C0C"/>
    <w:rsid w:val="00DE4C49"/>
    <w:rsid w:val="00DE4FC5"/>
    <w:rsid w:val="00DE569B"/>
    <w:rsid w:val="00DE739C"/>
    <w:rsid w:val="00DF1A04"/>
    <w:rsid w:val="00DF2977"/>
    <w:rsid w:val="00DF2A46"/>
    <w:rsid w:val="00DF2EBD"/>
    <w:rsid w:val="00DF34C1"/>
    <w:rsid w:val="00DF7E7F"/>
    <w:rsid w:val="00E00361"/>
    <w:rsid w:val="00E016D8"/>
    <w:rsid w:val="00E021DC"/>
    <w:rsid w:val="00E029B2"/>
    <w:rsid w:val="00E03093"/>
    <w:rsid w:val="00E0508E"/>
    <w:rsid w:val="00E05B27"/>
    <w:rsid w:val="00E06197"/>
    <w:rsid w:val="00E07515"/>
    <w:rsid w:val="00E12C33"/>
    <w:rsid w:val="00E13478"/>
    <w:rsid w:val="00E13C54"/>
    <w:rsid w:val="00E14B3B"/>
    <w:rsid w:val="00E151A4"/>
    <w:rsid w:val="00E15B80"/>
    <w:rsid w:val="00E17815"/>
    <w:rsid w:val="00E20038"/>
    <w:rsid w:val="00E21708"/>
    <w:rsid w:val="00E23C66"/>
    <w:rsid w:val="00E243AF"/>
    <w:rsid w:val="00E24A69"/>
    <w:rsid w:val="00E276AC"/>
    <w:rsid w:val="00E30219"/>
    <w:rsid w:val="00E31B88"/>
    <w:rsid w:val="00E3338D"/>
    <w:rsid w:val="00E33419"/>
    <w:rsid w:val="00E354EF"/>
    <w:rsid w:val="00E35CC0"/>
    <w:rsid w:val="00E3797C"/>
    <w:rsid w:val="00E400E7"/>
    <w:rsid w:val="00E40F86"/>
    <w:rsid w:val="00E43C22"/>
    <w:rsid w:val="00E445C8"/>
    <w:rsid w:val="00E4491B"/>
    <w:rsid w:val="00E450C9"/>
    <w:rsid w:val="00E467AC"/>
    <w:rsid w:val="00E50CE0"/>
    <w:rsid w:val="00E528C7"/>
    <w:rsid w:val="00E55804"/>
    <w:rsid w:val="00E55FC0"/>
    <w:rsid w:val="00E56AB4"/>
    <w:rsid w:val="00E6161A"/>
    <w:rsid w:val="00E61A39"/>
    <w:rsid w:val="00E61C0D"/>
    <w:rsid w:val="00E63EF6"/>
    <w:rsid w:val="00E6423B"/>
    <w:rsid w:val="00E64AD8"/>
    <w:rsid w:val="00E6544A"/>
    <w:rsid w:val="00E654F8"/>
    <w:rsid w:val="00E65E91"/>
    <w:rsid w:val="00E6642C"/>
    <w:rsid w:val="00E67362"/>
    <w:rsid w:val="00E70826"/>
    <w:rsid w:val="00E751F7"/>
    <w:rsid w:val="00E76698"/>
    <w:rsid w:val="00E76705"/>
    <w:rsid w:val="00E77905"/>
    <w:rsid w:val="00E77C6A"/>
    <w:rsid w:val="00E80864"/>
    <w:rsid w:val="00E838D2"/>
    <w:rsid w:val="00E84C74"/>
    <w:rsid w:val="00E85A88"/>
    <w:rsid w:val="00E87E62"/>
    <w:rsid w:val="00E90B99"/>
    <w:rsid w:val="00E90CC2"/>
    <w:rsid w:val="00E90E40"/>
    <w:rsid w:val="00E91497"/>
    <w:rsid w:val="00E96DD3"/>
    <w:rsid w:val="00EA0543"/>
    <w:rsid w:val="00EA0A14"/>
    <w:rsid w:val="00EA34AE"/>
    <w:rsid w:val="00EA38AC"/>
    <w:rsid w:val="00EA55E2"/>
    <w:rsid w:val="00EB2687"/>
    <w:rsid w:val="00EB2EEE"/>
    <w:rsid w:val="00EB4D52"/>
    <w:rsid w:val="00EB4EE7"/>
    <w:rsid w:val="00EB520D"/>
    <w:rsid w:val="00EB57E2"/>
    <w:rsid w:val="00EB5EAE"/>
    <w:rsid w:val="00EC0C1D"/>
    <w:rsid w:val="00EC4252"/>
    <w:rsid w:val="00EC4269"/>
    <w:rsid w:val="00EC7A09"/>
    <w:rsid w:val="00EC7D53"/>
    <w:rsid w:val="00ED6938"/>
    <w:rsid w:val="00ED6E82"/>
    <w:rsid w:val="00EE0299"/>
    <w:rsid w:val="00EE0C7D"/>
    <w:rsid w:val="00EE490E"/>
    <w:rsid w:val="00EE5962"/>
    <w:rsid w:val="00EE6445"/>
    <w:rsid w:val="00EF0125"/>
    <w:rsid w:val="00EF0CD5"/>
    <w:rsid w:val="00EF23BC"/>
    <w:rsid w:val="00EF31A3"/>
    <w:rsid w:val="00EF36E8"/>
    <w:rsid w:val="00EF3B34"/>
    <w:rsid w:val="00EF3CAE"/>
    <w:rsid w:val="00EF3F8B"/>
    <w:rsid w:val="00EF435F"/>
    <w:rsid w:val="00EF5E32"/>
    <w:rsid w:val="00EF6290"/>
    <w:rsid w:val="00EF7461"/>
    <w:rsid w:val="00F00734"/>
    <w:rsid w:val="00F0088D"/>
    <w:rsid w:val="00F00934"/>
    <w:rsid w:val="00F02557"/>
    <w:rsid w:val="00F03EC5"/>
    <w:rsid w:val="00F04BB8"/>
    <w:rsid w:val="00F04F1F"/>
    <w:rsid w:val="00F05344"/>
    <w:rsid w:val="00F05A09"/>
    <w:rsid w:val="00F105ED"/>
    <w:rsid w:val="00F10C0C"/>
    <w:rsid w:val="00F142BE"/>
    <w:rsid w:val="00F15754"/>
    <w:rsid w:val="00F17044"/>
    <w:rsid w:val="00F17D92"/>
    <w:rsid w:val="00F21A2C"/>
    <w:rsid w:val="00F231DC"/>
    <w:rsid w:val="00F2337C"/>
    <w:rsid w:val="00F23C11"/>
    <w:rsid w:val="00F23EBB"/>
    <w:rsid w:val="00F23F26"/>
    <w:rsid w:val="00F2517C"/>
    <w:rsid w:val="00F27841"/>
    <w:rsid w:val="00F30A49"/>
    <w:rsid w:val="00F320DF"/>
    <w:rsid w:val="00F32B2C"/>
    <w:rsid w:val="00F35121"/>
    <w:rsid w:val="00F35543"/>
    <w:rsid w:val="00F41139"/>
    <w:rsid w:val="00F41FD9"/>
    <w:rsid w:val="00F420A8"/>
    <w:rsid w:val="00F424FC"/>
    <w:rsid w:val="00F44A9E"/>
    <w:rsid w:val="00F44DDD"/>
    <w:rsid w:val="00F46893"/>
    <w:rsid w:val="00F509AD"/>
    <w:rsid w:val="00F51088"/>
    <w:rsid w:val="00F510A7"/>
    <w:rsid w:val="00F54B17"/>
    <w:rsid w:val="00F5700B"/>
    <w:rsid w:val="00F6070C"/>
    <w:rsid w:val="00F609EB"/>
    <w:rsid w:val="00F612B1"/>
    <w:rsid w:val="00F6382A"/>
    <w:rsid w:val="00F63FE3"/>
    <w:rsid w:val="00F64529"/>
    <w:rsid w:val="00F65608"/>
    <w:rsid w:val="00F66C87"/>
    <w:rsid w:val="00F66F2F"/>
    <w:rsid w:val="00F674B3"/>
    <w:rsid w:val="00F73B36"/>
    <w:rsid w:val="00F74B89"/>
    <w:rsid w:val="00F75009"/>
    <w:rsid w:val="00F76645"/>
    <w:rsid w:val="00F7672A"/>
    <w:rsid w:val="00F76B66"/>
    <w:rsid w:val="00F818C4"/>
    <w:rsid w:val="00F82971"/>
    <w:rsid w:val="00F876D2"/>
    <w:rsid w:val="00F91957"/>
    <w:rsid w:val="00F919EF"/>
    <w:rsid w:val="00F91D45"/>
    <w:rsid w:val="00F95E43"/>
    <w:rsid w:val="00F973E8"/>
    <w:rsid w:val="00FA0E69"/>
    <w:rsid w:val="00FA18F1"/>
    <w:rsid w:val="00FA1DD0"/>
    <w:rsid w:val="00FA5C1A"/>
    <w:rsid w:val="00FB247D"/>
    <w:rsid w:val="00FB41C7"/>
    <w:rsid w:val="00FB6E2C"/>
    <w:rsid w:val="00FC09B9"/>
    <w:rsid w:val="00FC0F99"/>
    <w:rsid w:val="00FC2863"/>
    <w:rsid w:val="00FC6BD7"/>
    <w:rsid w:val="00FD1220"/>
    <w:rsid w:val="00FD2CD0"/>
    <w:rsid w:val="00FD34E6"/>
    <w:rsid w:val="00FD4D85"/>
    <w:rsid w:val="00FE0562"/>
    <w:rsid w:val="00FE11DA"/>
    <w:rsid w:val="00FE2F7D"/>
    <w:rsid w:val="00FE3043"/>
    <w:rsid w:val="00FE3243"/>
    <w:rsid w:val="00FE4A50"/>
    <w:rsid w:val="00FE7566"/>
    <w:rsid w:val="00FE7E15"/>
    <w:rsid w:val="00FF0673"/>
    <w:rsid w:val="00FF1D16"/>
    <w:rsid w:val="00FF2C6F"/>
    <w:rsid w:val="00FF3875"/>
    <w:rsid w:val="00FF413C"/>
    <w:rsid w:val="00FF6D44"/>
    <w:rsid w:val="00FF6EC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43E8EE46"/>
  <w15:docId w15:val="{54CEE645-E5A6-4A20-9965-2FD2C16D17D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iPriority="0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135B2"/>
    <w:rPr>
      <w:rFonts w:ascii="Times New Roman" w:eastAsia="Times New Roman" w:hAnsi="Times New Roman" w:cs="Times New Roman"/>
      <w:kern w:val="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B203FF"/>
    <w:pPr>
      <w:keepNext/>
      <w:outlineLvl w:val="0"/>
    </w:pPr>
    <w:rPr>
      <w:rFonts w:ascii="Times" w:eastAsia="SimSun" w:hAnsi="Times"/>
      <w:b/>
      <w:bCs/>
      <w:lang w:eastAsia="en-US" w:bidi="he-IL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6E6CCF"/>
    <w:pPr>
      <w:keepNext/>
      <w:keepLines/>
      <w:spacing w:before="200" w:line="276" w:lineRule="auto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B203FF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paragraph" w:styleId="Heading4">
    <w:name w:val="heading 4"/>
    <w:basedOn w:val="Normal"/>
    <w:link w:val="Heading4Char"/>
    <w:uiPriority w:val="9"/>
    <w:qFormat/>
    <w:rsid w:val="001D4487"/>
    <w:pPr>
      <w:spacing w:before="100" w:beforeAutospacing="1" w:after="100" w:afterAutospacing="1"/>
      <w:outlineLvl w:val="3"/>
    </w:pPr>
    <w:rPr>
      <w:rFonts w:eastAsiaTheme="minorEastAsia"/>
      <w:b/>
      <w:b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B203FF"/>
    <w:rPr>
      <w:rFonts w:ascii="Times" w:eastAsia="SimSun" w:hAnsi="Times" w:cs="Times New Roman"/>
      <w:b/>
      <w:bCs/>
      <w:kern w:val="0"/>
      <w:sz w:val="24"/>
      <w:szCs w:val="24"/>
      <w:lang w:eastAsia="en-US" w:bidi="he-IL"/>
    </w:rPr>
  </w:style>
  <w:style w:type="paragraph" w:styleId="Header">
    <w:name w:val="header"/>
    <w:basedOn w:val="Normal"/>
    <w:link w:val="HeaderChar"/>
    <w:uiPriority w:val="99"/>
    <w:unhideWhenUsed/>
    <w:rsid w:val="00254020"/>
    <w:pPr>
      <w:pBdr>
        <w:bottom w:val="thickThinSmallGap" w:sz="24" w:space="1" w:color="622423" w:themeColor="accent2" w:themeShade="7F"/>
      </w:pBdr>
      <w:tabs>
        <w:tab w:val="center" w:pos="4320"/>
        <w:tab w:val="right" w:pos="8640"/>
      </w:tabs>
      <w:jc w:val="center"/>
    </w:pPr>
    <w:rPr>
      <w:rFonts w:ascii="Helvetica-Bold" w:eastAsia="SimSun" w:hAnsi="Helvetica-Bold" w:cs="Helvetica-Bold"/>
      <w:bCs/>
      <w:i/>
      <w:sz w:val="20"/>
      <w:szCs w:val="20"/>
    </w:rPr>
  </w:style>
  <w:style w:type="character" w:customStyle="1" w:styleId="HeaderChar">
    <w:name w:val="Header Char"/>
    <w:basedOn w:val="DefaultParagraphFont"/>
    <w:link w:val="Header"/>
    <w:uiPriority w:val="99"/>
    <w:rsid w:val="00254020"/>
    <w:rPr>
      <w:rFonts w:ascii="Helvetica-Bold" w:eastAsia="SimSun" w:hAnsi="Helvetica-Bold" w:cs="Helvetica-Bold"/>
      <w:bCs/>
      <w:i/>
      <w:kern w:val="0"/>
      <w:sz w:val="20"/>
      <w:szCs w:val="20"/>
    </w:rPr>
  </w:style>
  <w:style w:type="paragraph" w:styleId="Footer">
    <w:name w:val="footer"/>
    <w:basedOn w:val="Normal"/>
    <w:link w:val="FooterChar"/>
    <w:uiPriority w:val="99"/>
    <w:unhideWhenUsed/>
    <w:rsid w:val="00B203FF"/>
    <w:pPr>
      <w:tabs>
        <w:tab w:val="center" w:pos="4320"/>
        <w:tab w:val="right" w:pos="8640"/>
      </w:tabs>
    </w:pPr>
    <w:rPr>
      <w:rFonts w:ascii="Calibri" w:eastAsia="SimSun" w:hAnsi="Calibri"/>
      <w:sz w:val="22"/>
      <w:szCs w:val="22"/>
    </w:rPr>
  </w:style>
  <w:style w:type="character" w:customStyle="1" w:styleId="FooterChar">
    <w:name w:val="Footer Char"/>
    <w:basedOn w:val="DefaultParagraphFont"/>
    <w:link w:val="Footer"/>
    <w:uiPriority w:val="99"/>
    <w:rsid w:val="00B203FF"/>
    <w:rPr>
      <w:rFonts w:ascii="Calibri" w:eastAsia="SimSun" w:hAnsi="Calibri" w:cs="Times New Roman"/>
      <w:kern w:val="0"/>
      <w:sz w:val="22"/>
    </w:rPr>
  </w:style>
  <w:style w:type="character" w:styleId="Hyperlink">
    <w:name w:val="Hyperlink"/>
    <w:basedOn w:val="DefaultParagraphFont"/>
    <w:uiPriority w:val="99"/>
    <w:unhideWhenUsed/>
    <w:rsid w:val="00B203FF"/>
    <w:rPr>
      <w:color w:val="0000FF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203FF"/>
    <w:rPr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203FF"/>
    <w:rPr>
      <w:rFonts w:ascii="Calibri" w:eastAsia="SimSun" w:hAnsi="Calibri" w:cs="Times New Roman"/>
      <w:kern w:val="0"/>
      <w:sz w:val="16"/>
      <w:szCs w:val="1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B203FF"/>
    <w:rPr>
      <w:rFonts w:ascii="Calibri" w:eastAsia="SimSun" w:hAnsi="Calibri" w:cs="Times New Roman"/>
      <w:b/>
      <w:bCs/>
      <w:kern w:val="0"/>
      <w:sz w:val="32"/>
      <w:szCs w:val="32"/>
    </w:rPr>
  </w:style>
  <w:style w:type="character" w:styleId="Emphasis">
    <w:name w:val="Emphasis"/>
    <w:basedOn w:val="DefaultParagraphFont"/>
    <w:uiPriority w:val="20"/>
    <w:qFormat/>
    <w:rsid w:val="00B203FF"/>
    <w:rPr>
      <w:i/>
      <w:iCs/>
    </w:rPr>
  </w:style>
  <w:style w:type="paragraph" w:customStyle="1" w:styleId="Style1">
    <w:name w:val="Style1"/>
    <w:basedOn w:val="Header"/>
    <w:link w:val="Style1Char"/>
    <w:qFormat/>
    <w:rsid w:val="00371A8E"/>
    <w:pPr>
      <w:pBdr>
        <w:bottom w:val="thickThinSmallGap" w:sz="24" w:space="1" w:color="000000" w:themeColor="text1"/>
      </w:pBdr>
    </w:pPr>
  </w:style>
  <w:style w:type="paragraph" w:styleId="ListParagraph">
    <w:name w:val="List Paragraph"/>
    <w:basedOn w:val="Normal"/>
    <w:uiPriority w:val="34"/>
    <w:qFormat/>
    <w:rsid w:val="0088582C"/>
    <w:pPr>
      <w:spacing w:after="200" w:line="276" w:lineRule="auto"/>
      <w:ind w:firstLineChars="200" w:firstLine="420"/>
    </w:pPr>
    <w:rPr>
      <w:rFonts w:ascii="Calibri" w:eastAsia="SimSun" w:hAnsi="Calibri"/>
      <w:sz w:val="22"/>
      <w:szCs w:val="22"/>
    </w:rPr>
  </w:style>
  <w:style w:type="character" w:customStyle="1" w:styleId="Style1Char">
    <w:name w:val="Style1 Char"/>
    <w:basedOn w:val="HeaderChar"/>
    <w:link w:val="Style1"/>
    <w:rsid w:val="00371A8E"/>
    <w:rPr>
      <w:rFonts w:ascii="Helvetica-Bold" w:eastAsia="SimSun" w:hAnsi="Helvetica-Bold" w:cs="Helvetica-Bold"/>
      <w:bCs/>
      <w:i/>
      <w:kern w:val="0"/>
      <w:sz w:val="20"/>
      <w:szCs w:val="20"/>
    </w:rPr>
  </w:style>
  <w:style w:type="character" w:customStyle="1" w:styleId="apple-style-span">
    <w:name w:val="apple-style-span"/>
    <w:basedOn w:val="DefaultParagraphFont"/>
    <w:rsid w:val="00707720"/>
  </w:style>
  <w:style w:type="character" w:styleId="FollowedHyperlink">
    <w:name w:val="FollowedHyperlink"/>
    <w:basedOn w:val="DefaultParagraphFont"/>
    <w:uiPriority w:val="99"/>
    <w:semiHidden/>
    <w:unhideWhenUsed/>
    <w:rsid w:val="00AD48FD"/>
    <w:rPr>
      <w:color w:val="800080" w:themeColor="followedHyperlink"/>
      <w:u w:val="single"/>
    </w:rPr>
  </w:style>
  <w:style w:type="character" w:styleId="PageNumber">
    <w:name w:val="page number"/>
    <w:basedOn w:val="DefaultParagraphFont"/>
    <w:rsid w:val="00D46B95"/>
  </w:style>
  <w:style w:type="character" w:styleId="CommentReference">
    <w:name w:val="annotation reference"/>
    <w:basedOn w:val="DefaultParagraphFont"/>
    <w:uiPriority w:val="99"/>
    <w:semiHidden/>
    <w:unhideWhenUsed/>
    <w:rsid w:val="000E5655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E5655"/>
    <w:pPr>
      <w:spacing w:after="200" w:line="276" w:lineRule="auto"/>
    </w:pPr>
    <w:rPr>
      <w:rFonts w:ascii="Calibri" w:eastAsia="SimSun" w:hAnsi="Calibri"/>
      <w:sz w:val="22"/>
      <w:szCs w:val="22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E5655"/>
    <w:rPr>
      <w:rFonts w:ascii="Calibri" w:eastAsia="SimSun" w:hAnsi="Calibri" w:cs="Times New Roman"/>
      <w:kern w:val="0"/>
      <w:sz w:val="22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E565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E5655"/>
    <w:rPr>
      <w:rFonts w:ascii="Calibri" w:eastAsia="SimSun" w:hAnsi="Calibri" w:cs="Times New Roman"/>
      <w:b/>
      <w:bCs/>
      <w:kern w:val="0"/>
      <w:sz w:val="22"/>
    </w:rPr>
  </w:style>
  <w:style w:type="paragraph" w:styleId="Revision">
    <w:name w:val="Revision"/>
    <w:hidden/>
    <w:uiPriority w:val="99"/>
    <w:semiHidden/>
    <w:rsid w:val="001047B1"/>
    <w:rPr>
      <w:rFonts w:ascii="Calibri" w:eastAsia="SimSun" w:hAnsi="Calibri" w:cs="Times New Roman"/>
      <w:kern w:val="0"/>
      <w:sz w:val="22"/>
    </w:rPr>
  </w:style>
  <w:style w:type="character" w:customStyle="1" w:styleId="apple-converted-space">
    <w:name w:val="apple-converted-space"/>
    <w:basedOn w:val="DefaultParagraphFont"/>
    <w:rsid w:val="00856426"/>
  </w:style>
  <w:style w:type="character" w:customStyle="1" w:styleId="def">
    <w:name w:val="def"/>
    <w:basedOn w:val="DefaultParagraphFont"/>
    <w:rsid w:val="00037236"/>
  </w:style>
  <w:style w:type="character" w:customStyle="1" w:styleId="Heading2Char">
    <w:name w:val="Heading 2 Char"/>
    <w:basedOn w:val="DefaultParagraphFont"/>
    <w:link w:val="Heading2"/>
    <w:uiPriority w:val="9"/>
    <w:semiHidden/>
    <w:rsid w:val="006E6CCF"/>
    <w:rPr>
      <w:rFonts w:asciiTheme="majorHAnsi" w:eastAsiaTheme="majorEastAsia" w:hAnsiTheme="majorHAnsi" w:cstheme="majorBidi"/>
      <w:b/>
      <w:bCs/>
      <w:color w:val="4F81BD" w:themeColor="accent1"/>
      <w:kern w:val="0"/>
      <w:sz w:val="26"/>
      <w:szCs w:val="26"/>
    </w:rPr>
  </w:style>
  <w:style w:type="paragraph" w:customStyle="1" w:styleId="Body">
    <w:name w:val="Body"/>
    <w:rsid w:val="00CA06DD"/>
    <w:pPr>
      <w:pBdr>
        <w:top w:val="nil"/>
        <w:left w:val="nil"/>
        <w:bottom w:val="nil"/>
        <w:right w:val="nil"/>
        <w:between w:val="nil"/>
        <w:bar w:val="nil"/>
      </w:pBdr>
    </w:pPr>
    <w:rPr>
      <w:rFonts w:ascii="Helvetica" w:eastAsia="Arial Unicode MS" w:hAnsi="Arial Unicode MS" w:cs="Arial Unicode MS"/>
      <w:color w:val="000000"/>
      <w:kern w:val="0"/>
      <w:sz w:val="22"/>
      <w:bdr w:val="nil"/>
    </w:rPr>
  </w:style>
  <w:style w:type="paragraph" w:styleId="PlainText">
    <w:name w:val="Plain Text"/>
    <w:basedOn w:val="Normal"/>
    <w:link w:val="PlainTextChar"/>
    <w:rsid w:val="00A56B75"/>
    <w:rPr>
      <w:rFonts w:ascii="Courier New" w:eastAsia="SimSun" w:hAnsi="Courier New"/>
      <w:sz w:val="20"/>
      <w:szCs w:val="20"/>
      <w:lang w:eastAsia="en-US"/>
    </w:rPr>
  </w:style>
  <w:style w:type="character" w:customStyle="1" w:styleId="PlainTextChar">
    <w:name w:val="Plain Text Char"/>
    <w:basedOn w:val="DefaultParagraphFont"/>
    <w:link w:val="PlainText"/>
    <w:rsid w:val="00A56B75"/>
    <w:rPr>
      <w:rFonts w:ascii="Courier New" w:eastAsia="SimSun" w:hAnsi="Courier New" w:cs="Times New Roman"/>
      <w:kern w:val="0"/>
      <w:sz w:val="20"/>
      <w:szCs w:val="20"/>
      <w:lang w:eastAsia="en-US"/>
    </w:rPr>
  </w:style>
  <w:style w:type="character" w:customStyle="1" w:styleId="spelle">
    <w:name w:val="spelle"/>
    <w:basedOn w:val="DefaultParagraphFont"/>
    <w:rsid w:val="00903146"/>
  </w:style>
  <w:style w:type="character" w:customStyle="1" w:styleId="Heading4Char">
    <w:name w:val="Heading 4 Char"/>
    <w:basedOn w:val="DefaultParagraphFont"/>
    <w:link w:val="Heading4"/>
    <w:uiPriority w:val="9"/>
    <w:rsid w:val="001D4487"/>
    <w:rPr>
      <w:rFonts w:ascii="Times New Roman" w:hAnsi="Times New Roman" w:cs="Times New Roman"/>
      <w:b/>
      <w:bCs/>
      <w:kern w:val="0"/>
      <w:sz w:val="24"/>
      <w:szCs w:val="24"/>
    </w:rPr>
  </w:style>
  <w:style w:type="character" w:customStyle="1" w:styleId="1">
    <w:name w:val="未处理的提及1"/>
    <w:basedOn w:val="DefaultParagraphFont"/>
    <w:uiPriority w:val="99"/>
    <w:rsid w:val="00B331A4"/>
    <w:rPr>
      <w:color w:val="808080"/>
      <w:shd w:val="clear" w:color="auto" w:fill="E6E6E6"/>
    </w:rPr>
  </w:style>
  <w:style w:type="character" w:styleId="UnresolvedMention">
    <w:name w:val="Unresolved Mention"/>
    <w:basedOn w:val="DefaultParagraphFont"/>
    <w:uiPriority w:val="99"/>
    <w:semiHidden/>
    <w:unhideWhenUsed/>
    <w:rsid w:val="00D036FF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5832E8"/>
    <w:pPr>
      <w:jc w:val="center"/>
    </w:pPr>
    <w:rPr>
      <w:rFonts w:ascii="Arial" w:eastAsiaTheme="minorEastAsia" w:hAnsi="Arial" w:cs="Arial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832E8"/>
    <w:rPr>
      <w:rFonts w:ascii="Arial" w:hAnsi="Arial" w:cs="Arial"/>
      <w:kern w:val="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5832E8"/>
    <w:pPr>
      <w:jc w:val="both"/>
    </w:pPr>
    <w:rPr>
      <w:rFonts w:ascii="Arial" w:eastAsiaTheme="minorEastAsia" w:hAnsi="Arial" w:cs="Arial"/>
    </w:rPr>
  </w:style>
  <w:style w:type="character" w:customStyle="1" w:styleId="EndNoteBibliographyChar">
    <w:name w:val="EndNote Bibliography Char"/>
    <w:basedOn w:val="DefaultParagraphFont"/>
    <w:link w:val="EndNoteBibliography"/>
    <w:rsid w:val="005832E8"/>
    <w:rPr>
      <w:rFonts w:ascii="Arial" w:hAnsi="Arial" w:cs="Arial"/>
      <w:kern w:val="0"/>
      <w:sz w:val="24"/>
      <w:szCs w:val="24"/>
    </w:rPr>
  </w:style>
  <w:style w:type="paragraph" w:customStyle="1" w:styleId="EndNoteCategoryHeading">
    <w:name w:val="EndNote Category Heading"/>
    <w:basedOn w:val="Normal"/>
    <w:link w:val="EndNoteCategoryHeadingChar"/>
    <w:rsid w:val="005832E8"/>
    <w:pPr>
      <w:spacing w:before="120" w:after="120"/>
    </w:pPr>
    <w:rPr>
      <w:rFonts w:eastAsiaTheme="minorEastAsia"/>
    </w:rPr>
  </w:style>
  <w:style w:type="character" w:customStyle="1" w:styleId="EndNoteCategoryHeadingChar">
    <w:name w:val="EndNote Category Heading Char"/>
    <w:basedOn w:val="DefaultParagraphFont"/>
    <w:link w:val="EndNoteCategoryHeading"/>
    <w:rsid w:val="005832E8"/>
    <w:rPr>
      <w:rFonts w:ascii="Times New Roman" w:hAnsi="Times New Roman" w:cs="Times New Roman"/>
      <w:kern w:val="0"/>
      <w:sz w:val="24"/>
      <w:szCs w:val="24"/>
    </w:rPr>
  </w:style>
  <w:style w:type="paragraph" w:customStyle="1" w:styleId="EndNoteCategoryTitle">
    <w:name w:val="EndNote Category Title"/>
    <w:basedOn w:val="Normal"/>
    <w:link w:val="EndNoteCategoryTitleChar"/>
    <w:rsid w:val="005832E8"/>
    <w:pPr>
      <w:spacing w:before="120" w:after="120"/>
      <w:jc w:val="center"/>
    </w:pPr>
    <w:rPr>
      <w:rFonts w:eastAsiaTheme="minorEastAsia"/>
    </w:rPr>
  </w:style>
  <w:style w:type="character" w:customStyle="1" w:styleId="EndNoteCategoryTitleChar">
    <w:name w:val="EndNote Category Title Char"/>
    <w:basedOn w:val="DefaultParagraphFont"/>
    <w:link w:val="EndNoteCategoryTitle"/>
    <w:rsid w:val="005832E8"/>
    <w:rPr>
      <w:rFonts w:ascii="Times New Roman" w:hAnsi="Times New Roman" w:cs="Times New Roman"/>
      <w:kern w:val="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24446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78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907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387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515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137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910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914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66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995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033086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9080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6548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4690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737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9092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7384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67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12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23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024160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6933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2500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819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0792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1360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4334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595633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944329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2184706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7321777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0239904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7557267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38375458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83934424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621885268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690526476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2498756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423502263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354649156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33820638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76067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836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7851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106032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0911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60475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8384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84552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2460881">
              <w:marLeft w:val="0"/>
              <w:marRight w:val="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90614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323518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2624885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9159216">
                              <w:marLeft w:val="50"/>
                              <w:marRight w:val="50"/>
                              <w:marTop w:val="0"/>
                              <w:marBottom w:val="0"/>
                              <w:divBdr>
                                <w:top w:val="single" w:sz="4" w:space="0" w:color="9DBADD"/>
                                <w:left w:val="single" w:sz="4" w:space="0" w:color="9DBADD"/>
                                <w:bottom w:val="single" w:sz="4" w:space="0" w:color="9DBADD"/>
                                <w:right w:val="single" w:sz="4" w:space="0" w:color="9DBADD"/>
                              </w:divBdr>
                              <w:divsChild>
                                <w:div w:id="38923617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3192417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41170229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91273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779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825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3144418">
          <w:marLeft w:val="44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1933878">
          <w:marLeft w:val="44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4963851">
          <w:marLeft w:val="44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2199648">
          <w:marLeft w:val="44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26122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7786022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5848130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1060387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0246766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47965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8574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359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8014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3109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4593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6674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3789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0650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654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0412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224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5169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6621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3586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8224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434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289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2388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239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3643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415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5591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599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9492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7994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395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960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270818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8378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34884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3811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7257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030377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3972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75197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9265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5458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809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7640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2710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9810059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9749544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0917559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6683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9460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2780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4621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543199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35462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89358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270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0182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6352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478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9863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000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3553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4373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876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7810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8085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8251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0460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4738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6773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619412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5200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23566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4293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3586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181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410818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5663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85388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6572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504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921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344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473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351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918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253819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5260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24199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2113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685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6164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8585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63189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5550384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1639238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4621788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9965554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814892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6400453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9435414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9145341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8242677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2439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8336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0379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3971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469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0519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7172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6659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2412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91546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218216">
              <w:marLeft w:val="0"/>
              <w:marRight w:val="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70801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898331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6026804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36305518">
                              <w:marLeft w:val="50"/>
                              <w:marRight w:val="50"/>
                              <w:marTop w:val="0"/>
                              <w:marBottom w:val="0"/>
                              <w:divBdr>
                                <w:top w:val="single" w:sz="4" w:space="0" w:color="9DBADD"/>
                                <w:left w:val="single" w:sz="4" w:space="0" w:color="9DBADD"/>
                                <w:bottom w:val="single" w:sz="4" w:space="0" w:color="9DBADD"/>
                                <w:right w:val="single" w:sz="4" w:space="0" w:color="9DBADD"/>
                              </w:divBdr>
                              <w:divsChild>
                                <w:div w:id="172879526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8746783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207893773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72898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297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3883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978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5823810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9207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75285579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186951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5266680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19337986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7101062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3978299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19034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050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6429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998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1309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057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603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566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291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1147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1607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352451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99070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81934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7817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606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2229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793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502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6010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7682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3991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7191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254085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41083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64138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2427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1473467">
          <w:marLeft w:val="0"/>
          <w:marRight w:val="0"/>
          <w:marTop w:val="15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wu.6655@osu.edu" TargetMode="Externa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mailto:Weidong.Wu@osumc.edu" TargetMode="External"/><Relationship Id="rId12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1.xml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hyperlink" Target="https://scholar.google.com/citations?user=kKMLVpUAAAAJ&amp;hl=en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github.com/wvdon" TargetMode="External"/><Relationship Id="rId14" Type="http://schemas.openxmlformats.org/officeDocument/2006/relationships/glossaryDocument" Target="glossary/document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docParts>
    <w:docPart>
      <w:docPartPr>
        <w:name w:val="B9B25031FC8440ED91FC1705E6A6CF6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E8710EB-A0F1-45D2-BA9A-B3E8F53DDC4E}"/>
      </w:docPartPr>
      <w:docPartBody>
        <w:p w:rsidR="00F540C2" w:rsidRDefault="003F1225" w:rsidP="003F1225">
          <w:pPr>
            <w:pStyle w:val="B9B25031FC8440ED91FC1705E6A6CF6B"/>
          </w:pPr>
          <w:r>
            <w:rPr>
              <w:rFonts w:asciiTheme="majorHAnsi" w:eastAsiaTheme="majorEastAsia" w:hAnsiTheme="majorHAnsi" w:cstheme="majorBidi"/>
              <w:sz w:val="32"/>
              <w:szCs w:val="32"/>
            </w:rPr>
            <w:t>[Type the document title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">
    <w:altName w:val="Times New Roman"/>
    <w:panose1 w:val="020B06040202020202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Helvetica-Bold">
    <w:altName w:val="Arial"/>
    <w:panose1 w:val="00000000000000000000"/>
    <w:charset w:val="B2"/>
    <w:family w:val="auto"/>
    <w:pitch w:val="variable"/>
    <w:sig w:usb0="E00022FF" w:usb1="5200785B" w:usb2="00000000" w:usb3="00000000" w:csb0="000001D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rial-ItalicMT">
    <w:altName w:val="Arial"/>
    <w:panose1 w:val="020B0604020202020204"/>
    <w:charset w:val="00"/>
    <w:family w:val="swiss"/>
    <w:notTrueType/>
    <w:pitch w:val="default"/>
    <w:sig w:usb0="00000003" w:usb1="00000000" w:usb2="00000000" w:usb3="00000000" w:csb0="00000001" w:csb1="00000000"/>
  </w:font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view w:val="normal"/>
  <w:bordersDoNotSurroundHeader/>
  <w:bordersDoNotSurroundFooter/>
  <w:revisionView w:inkAnnotations="0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2"/>
    <w:compatSetting w:name="useWord2013TrackBottomHyphenation" w:uri="http://schemas.microsoft.com/office/word" w:val="1"/>
  </w:compat>
  <w:rsids>
    <w:rsidRoot w:val="003F1225"/>
    <w:rsid w:val="00010E05"/>
    <w:rsid w:val="000131C0"/>
    <w:rsid w:val="000240CA"/>
    <w:rsid w:val="00026D66"/>
    <w:rsid w:val="00046A29"/>
    <w:rsid w:val="000A74C5"/>
    <w:rsid w:val="000C1DF4"/>
    <w:rsid w:val="000E2ED6"/>
    <w:rsid w:val="000F7420"/>
    <w:rsid w:val="00115C2C"/>
    <w:rsid w:val="0011766F"/>
    <w:rsid w:val="00117C34"/>
    <w:rsid w:val="00120351"/>
    <w:rsid w:val="001231CF"/>
    <w:rsid w:val="00157358"/>
    <w:rsid w:val="001800E7"/>
    <w:rsid w:val="001A2C0D"/>
    <w:rsid w:val="001C08CF"/>
    <w:rsid w:val="001C295A"/>
    <w:rsid w:val="001D0BF1"/>
    <w:rsid w:val="001E0561"/>
    <w:rsid w:val="001F1316"/>
    <w:rsid w:val="00210C33"/>
    <w:rsid w:val="0021614B"/>
    <w:rsid w:val="0023518D"/>
    <w:rsid w:val="002379C4"/>
    <w:rsid w:val="00240E85"/>
    <w:rsid w:val="002523C3"/>
    <w:rsid w:val="00254716"/>
    <w:rsid w:val="00263B48"/>
    <w:rsid w:val="002646A9"/>
    <w:rsid w:val="002706C3"/>
    <w:rsid w:val="002855E4"/>
    <w:rsid w:val="002B1D77"/>
    <w:rsid w:val="002C22A5"/>
    <w:rsid w:val="002F5B13"/>
    <w:rsid w:val="00311F29"/>
    <w:rsid w:val="00316B51"/>
    <w:rsid w:val="0034403B"/>
    <w:rsid w:val="00345871"/>
    <w:rsid w:val="00357E5A"/>
    <w:rsid w:val="0036065F"/>
    <w:rsid w:val="00362C1E"/>
    <w:rsid w:val="00363BBD"/>
    <w:rsid w:val="00363CAD"/>
    <w:rsid w:val="0038072F"/>
    <w:rsid w:val="003917F0"/>
    <w:rsid w:val="00396837"/>
    <w:rsid w:val="003A6300"/>
    <w:rsid w:val="003B03C7"/>
    <w:rsid w:val="003C1AB8"/>
    <w:rsid w:val="003D00E2"/>
    <w:rsid w:val="003E0E29"/>
    <w:rsid w:val="003E2551"/>
    <w:rsid w:val="003E2EFA"/>
    <w:rsid w:val="003F1225"/>
    <w:rsid w:val="003F1C28"/>
    <w:rsid w:val="004308C1"/>
    <w:rsid w:val="00432AA5"/>
    <w:rsid w:val="004652C3"/>
    <w:rsid w:val="0047481C"/>
    <w:rsid w:val="00475115"/>
    <w:rsid w:val="00493BCD"/>
    <w:rsid w:val="00495E3F"/>
    <w:rsid w:val="004977C9"/>
    <w:rsid w:val="004A02EA"/>
    <w:rsid w:val="004A73F4"/>
    <w:rsid w:val="005217A1"/>
    <w:rsid w:val="00523628"/>
    <w:rsid w:val="0054357C"/>
    <w:rsid w:val="00565F5E"/>
    <w:rsid w:val="0056798D"/>
    <w:rsid w:val="00576FCD"/>
    <w:rsid w:val="005A2146"/>
    <w:rsid w:val="005A67DB"/>
    <w:rsid w:val="005B0315"/>
    <w:rsid w:val="005B588E"/>
    <w:rsid w:val="005C1DF1"/>
    <w:rsid w:val="005D3598"/>
    <w:rsid w:val="005F171F"/>
    <w:rsid w:val="0062515B"/>
    <w:rsid w:val="006356F9"/>
    <w:rsid w:val="00641E09"/>
    <w:rsid w:val="00662207"/>
    <w:rsid w:val="00662F6F"/>
    <w:rsid w:val="00683693"/>
    <w:rsid w:val="00697230"/>
    <w:rsid w:val="006A2A7B"/>
    <w:rsid w:val="006A40A3"/>
    <w:rsid w:val="006B0B9A"/>
    <w:rsid w:val="006C5B7B"/>
    <w:rsid w:val="006D028C"/>
    <w:rsid w:val="006D5A4F"/>
    <w:rsid w:val="006D7DF8"/>
    <w:rsid w:val="006E07C8"/>
    <w:rsid w:val="006E335D"/>
    <w:rsid w:val="006F1175"/>
    <w:rsid w:val="00700FBD"/>
    <w:rsid w:val="0072527D"/>
    <w:rsid w:val="00732881"/>
    <w:rsid w:val="00755C23"/>
    <w:rsid w:val="00765593"/>
    <w:rsid w:val="00766C64"/>
    <w:rsid w:val="007824EF"/>
    <w:rsid w:val="00782647"/>
    <w:rsid w:val="00794FC9"/>
    <w:rsid w:val="007A4D5B"/>
    <w:rsid w:val="007D319C"/>
    <w:rsid w:val="007D4068"/>
    <w:rsid w:val="007D414C"/>
    <w:rsid w:val="007F4811"/>
    <w:rsid w:val="0080314F"/>
    <w:rsid w:val="00805E21"/>
    <w:rsid w:val="00810A18"/>
    <w:rsid w:val="00854658"/>
    <w:rsid w:val="00854B96"/>
    <w:rsid w:val="00873DF9"/>
    <w:rsid w:val="00886154"/>
    <w:rsid w:val="008A31CE"/>
    <w:rsid w:val="008B43B1"/>
    <w:rsid w:val="008C30F0"/>
    <w:rsid w:val="008C6B4E"/>
    <w:rsid w:val="008E42E9"/>
    <w:rsid w:val="008E7375"/>
    <w:rsid w:val="00900832"/>
    <w:rsid w:val="00905C44"/>
    <w:rsid w:val="009308F6"/>
    <w:rsid w:val="009375F5"/>
    <w:rsid w:val="0094088A"/>
    <w:rsid w:val="00974C8B"/>
    <w:rsid w:val="00976DD7"/>
    <w:rsid w:val="00984C13"/>
    <w:rsid w:val="009906A6"/>
    <w:rsid w:val="009C54FD"/>
    <w:rsid w:val="009D5E9A"/>
    <w:rsid w:val="009E34E5"/>
    <w:rsid w:val="009F03D6"/>
    <w:rsid w:val="009F36C7"/>
    <w:rsid w:val="00A05DE7"/>
    <w:rsid w:val="00A16A10"/>
    <w:rsid w:val="00A179AE"/>
    <w:rsid w:val="00A55CF1"/>
    <w:rsid w:val="00A60D2B"/>
    <w:rsid w:val="00A828C7"/>
    <w:rsid w:val="00A918E3"/>
    <w:rsid w:val="00B02296"/>
    <w:rsid w:val="00B14CDC"/>
    <w:rsid w:val="00B17F18"/>
    <w:rsid w:val="00B243D5"/>
    <w:rsid w:val="00B33BD8"/>
    <w:rsid w:val="00B57EA8"/>
    <w:rsid w:val="00B71CA0"/>
    <w:rsid w:val="00B73758"/>
    <w:rsid w:val="00B77B2D"/>
    <w:rsid w:val="00B83891"/>
    <w:rsid w:val="00B839F3"/>
    <w:rsid w:val="00BA3A57"/>
    <w:rsid w:val="00BC1A53"/>
    <w:rsid w:val="00BD4A44"/>
    <w:rsid w:val="00BE1CE4"/>
    <w:rsid w:val="00BF4128"/>
    <w:rsid w:val="00BF68FF"/>
    <w:rsid w:val="00C03FF3"/>
    <w:rsid w:val="00C05F2B"/>
    <w:rsid w:val="00C22521"/>
    <w:rsid w:val="00C2348A"/>
    <w:rsid w:val="00C45402"/>
    <w:rsid w:val="00C50430"/>
    <w:rsid w:val="00C669FB"/>
    <w:rsid w:val="00C76F71"/>
    <w:rsid w:val="00C818DA"/>
    <w:rsid w:val="00CB635C"/>
    <w:rsid w:val="00CC38F0"/>
    <w:rsid w:val="00CD7B6F"/>
    <w:rsid w:val="00CE4F7F"/>
    <w:rsid w:val="00CF2838"/>
    <w:rsid w:val="00CF620B"/>
    <w:rsid w:val="00D163C5"/>
    <w:rsid w:val="00D22C3F"/>
    <w:rsid w:val="00D33C2F"/>
    <w:rsid w:val="00D369E8"/>
    <w:rsid w:val="00D75F24"/>
    <w:rsid w:val="00D82958"/>
    <w:rsid w:val="00D83532"/>
    <w:rsid w:val="00D93480"/>
    <w:rsid w:val="00DC7BC8"/>
    <w:rsid w:val="00DE2C24"/>
    <w:rsid w:val="00DE2C30"/>
    <w:rsid w:val="00DF00C7"/>
    <w:rsid w:val="00DF4A10"/>
    <w:rsid w:val="00DF7E7F"/>
    <w:rsid w:val="00E03430"/>
    <w:rsid w:val="00E15517"/>
    <w:rsid w:val="00E43AA2"/>
    <w:rsid w:val="00E4405C"/>
    <w:rsid w:val="00E67C10"/>
    <w:rsid w:val="00E77AA9"/>
    <w:rsid w:val="00E85A1E"/>
    <w:rsid w:val="00E92B59"/>
    <w:rsid w:val="00EA6491"/>
    <w:rsid w:val="00EB243D"/>
    <w:rsid w:val="00EB3495"/>
    <w:rsid w:val="00EC6091"/>
    <w:rsid w:val="00ED0116"/>
    <w:rsid w:val="00F120F5"/>
    <w:rsid w:val="00F15648"/>
    <w:rsid w:val="00F318E9"/>
    <w:rsid w:val="00F46B15"/>
    <w:rsid w:val="00F540C2"/>
    <w:rsid w:val="00F65723"/>
    <w:rsid w:val="00F739CF"/>
    <w:rsid w:val="00F73C34"/>
    <w:rsid w:val="00F8016B"/>
    <w:rsid w:val="00FA07BA"/>
    <w:rsid w:val="00FC2BD4"/>
    <w:rsid w:val="00FF436B"/>
    <w:rsid w:val="00FF606C"/>
    <w:rsid w:val="00FF618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540C2"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B9B25031FC8440ED91FC1705E6A6CF6B">
    <w:name w:val="B9B25031FC8440ED91FC1705E6A6CF6B"/>
    <w:rsid w:val="003F1225"/>
    <w:pPr>
      <w:widowControl w:val="0"/>
      <w:jc w:val="both"/>
    </w:p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</TotalTime>
  <Pages>3</Pages>
  <Words>627</Words>
  <Characters>3578</Characters>
  <Application>Microsoft Office Word</Application>
  <DocSecurity>0</DocSecurity>
  <Lines>29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Cankun Wang                                       June 14, 2023</vt:lpstr>
    </vt:vector>
  </TitlesOfParts>
  <Company>UGA</Company>
  <LinksUpToDate>false</LinksUpToDate>
  <CharactersWithSpaces>41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Weidong Wu                                       Aug 27, 2025</dc:title>
  <dc:creator>Jing Zhao</dc:creator>
  <cp:lastModifiedBy>Wu, Weidong</cp:lastModifiedBy>
  <cp:revision>26</cp:revision>
  <cp:lastPrinted>2024-11-05T14:59:00Z</cp:lastPrinted>
  <dcterms:created xsi:type="dcterms:W3CDTF">2025-07-24T01:10:00Z</dcterms:created>
  <dcterms:modified xsi:type="dcterms:W3CDTF">2025-08-27T18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63820803b0e964e1e10c1a344653125340228a93e155e10a472c7bdf712ed793</vt:lpwstr>
  </property>
</Properties>
</file>